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7FD07F7" w14:textId="77777777" w:rsidR="00A51846" w:rsidRPr="00B61A4D" w:rsidRDefault="009B639B" w:rsidP="00A51846">
      <w:pPr>
        <w:pStyle w:val="NoSpacing"/>
        <w:jc w:val="both"/>
        <w:rPr>
          <w:rFonts w:ascii="Times New Roman" w:hAnsi="Times New Roman" w:cs="Times New Roman"/>
        </w:rPr>
      </w:pPr>
      <w:r w:rsidRPr="00B61A4D">
        <w:rPr>
          <w:rFonts w:ascii="Times New Roman" w:hAnsi="Times New Roman" w:cs="Times New Roman"/>
        </w:rPr>
        <w:t xml:space="preserve">Name </w:t>
      </w:r>
    </w:p>
    <w:p w14:paraId="1127450F" w14:textId="77777777" w:rsidR="00A51846" w:rsidRPr="00B61A4D" w:rsidRDefault="00AC6E6C" w:rsidP="00A51846">
      <w:pPr>
        <w:pStyle w:val="NoSpacing"/>
        <w:jc w:val="both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Instructor Name:"/>
          <w:tag w:val="Instructor Name:"/>
          <w:id w:val="1392545257"/>
          <w:placeholder>
            <w:docPart w:val="E8C372F4DF474775B705084A097E6001"/>
          </w:placeholder>
          <w:temporary/>
          <w:showingPlcHdr/>
          <w15:appearance w15:val="hidden"/>
        </w:sdtPr>
        <w:sdtEndPr/>
        <w:sdtContent>
          <w:r w:rsidR="009B639B" w:rsidRPr="00B61A4D">
            <w:rPr>
              <w:rFonts w:ascii="Times New Roman" w:hAnsi="Times New Roman" w:cs="Times New Roman"/>
            </w:rPr>
            <w:t>Instructor Name</w:t>
          </w:r>
        </w:sdtContent>
      </w:sdt>
    </w:p>
    <w:p w14:paraId="2A90F803" w14:textId="77777777" w:rsidR="00A51846" w:rsidRPr="00B61A4D" w:rsidRDefault="009B639B" w:rsidP="00A51846">
      <w:pPr>
        <w:pStyle w:val="NoSpacing"/>
        <w:jc w:val="both"/>
        <w:rPr>
          <w:rFonts w:ascii="Times New Roman" w:hAnsi="Times New Roman" w:cs="Times New Roman"/>
        </w:rPr>
      </w:pPr>
      <w:r w:rsidRPr="00B61A4D">
        <w:rPr>
          <w:rFonts w:ascii="Times New Roman" w:hAnsi="Times New Roman" w:cs="Times New Roman"/>
        </w:rPr>
        <w:t>Subject</w:t>
      </w:r>
    </w:p>
    <w:p w14:paraId="16876156" w14:textId="77777777" w:rsidR="00A51846" w:rsidRPr="00B61A4D" w:rsidRDefault="009B639B" w:rsidP="00A51846">
      <w:pPr>
        <w:pStyle w:val="NoSpacing"/>
        <w:jc w:val="both"/>
        <w:rPr>
          <w:rFonts w:ascii="Times New Roman" w:hAnsi="Times New Roman" w:cs="Times New Roman"/>
        </w:rPr>
      </w:pPr>
      <w:r w:rsidRPr="00B61A4D">
        <w:rPr>
          <w:rFonts w:ascii="Times New Roman" w:hAnsi="Times New Roman" w:cs="Times New Roman"/>
        </w:rPr>
        <w:t xml:space="preserve">Date </w:t>
      </w:r>
    </w:p>
    <w:p w14:paraId="62ADD657" w14:textId="77777777" w:rsidR="00713BC0" w:rsidRPr="00B61A4D" w:rsidRDefault="009B639B" w:rsidP="00A5184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>Start of a New Business</w:t>
      </w:r>
    </w:p>
    <w:p w14:paraId="4204A6FD" w14:textId="77777777" w:rsidR="00822965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 xml:space="preserve">Introduction </w:t>
      </w:r>
    </w:p>
    <w:p w14:paraId="47871A84" w14:textId="166E4039" w:rsidR="00FC3BEC" w:rsidRPr="00B61A4D" w:rsidRDefault="009B639B" w:rsidP="00A5184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In the age of industrialization, </w:t>
      </w:r>
      <w:r w:rsidR="00311E99" w:rsidRPr="00B61A4D">
        <w:rPr>
          <w:rFonts w:ascii="Times New Roman" w:hAnsi="Times New Roman" w:cs="Times New Roman"/>
          <w:sz w:val="24"/>
          <w:szCs w:val="24"/>
        </w:rPr>
        <w:t xml:space="preserve">the production of consumer goods has become the most profitable business. </w:t>
      </w:r>
      <w:r w:rsidR="00263AFA" w:rsidRPr="00B61A4D">
        <w:rPr>
          <w:rFonts w:ascii="Times New Roman" w:hAnsi="Times New Roman" w:cs="Times New Roman"/>
          <w:sz w:val="24"/>
          <w:szCs w:val="24"/>
        </w:rPr>
        <w:t>L</w:t>
      </w:r>
      <w:r w:rsidR="00CC1B54" w:rsidRPr="00B61A4D">
        <w:rPr>
          <w:rFonts w:ascii="Times New Roman" w:hAnsi="Times New Roman" w:cs="Times New Roman"/>
          <w:sz w:val="24"/>
          <w:szCs w:val="24"/>
        </w:rPr>
        <w:t xml:space="preserve">uxuries of the past have become necessities of today. </w:t>
      </w:r>
      <w:r w:rsidR="00EF4717" w:rsidRPr="00B61A4D">
        <w:rPr>
          <w:rFonts w:ascii="Times New Roman" w:hAnsi="Times New Roman" w:cs="Times New Roman"/>
          <w:sz w:val="24"/>
          <w:szCs w:val="24"/>
        </w:rPr>
        <w:t xml:space="preserve">The demand for consumer goods is increasing constantly. </w:t>
      </w:r>
      <w:r w:rsidR="00F836F4" w:rsidRPr="00B61A4D">
        <w:rPr>
          <w:rFonts w:ascii="Times New Roman" w:hAnsi="Times New Roman" w:cs="Times New Roman"/>
          <w:sz w:val="24"/>
          <w:szCs w:val="24"/>
        </w:rPr>
        <w:t>The use of new technologies in the production process has increased produ</w:t>
      </w:r>
      <w:r w:rsidR="00584A34" w:rsidRPr="00B61A4D">
        <w:rPr>
          <w:rFonts w:ascii="Times New Roman" w:hAnsi="Times New Roman" w:cs="Times New Roman"/>
          <w:sz w:val="24"/>
          <w:szCs w:val="24"/>
        </w:rPr>
        <w:t>ction capacit</w:t>
      </w:r>
      <w:r w:rsidR="00263AFA" w:rsidRPr="00B61A4D">
        <w:rPr>
          <w:rFonts w:ascii="Times New Roman" w:hAnsi="Times New Roman" w:cs="Times New Roman"/>
          <w:sz w:val="24"/>
          <w:szCs w:val="24"/>
        </w:rPr>
        <w:t>y</w:t>
      </w:r>
      <w:r w:rsidR="00584A34" w:rsidRPr="00B61A4D">
        <w:rPr>
          <w:rFonts w:ascii="Times New Roman" w:hAnsi="Times New Roman" w:cs="Times New Roman"/>
          <w:sz w:val="24"/>
          <w:szCs w:val="24"/>
        </w:rPr>
        <w:t>. Innov</w:t>
      </w:r>
      <w:r w:rsidR="002A76DF" w:rsidRPr="00B61A4D">
        <w:rPr>
          <w:rFonts w:ascii="Times New Roman" w:hAnsi="Times New Roman" w:cs="Times New Roman"/>
          <w:sz w:val="24"/>
          <w:szCs w:val="24"/>
        </w:rPr>
        <w:t>ations in goods and services take</w:t>
      </w:r>
      <w:r w:rsidR="00584A34" w:rsidRPr="00B61A4D">
        <w:rPr>
          <w:rFonts w:ascii="Times New Roman" w:hAnsi="Times New Roman" w:cs="Times New Roman"/>
          <w:sz w:val="24"/>
          <w:szCs w:val="24"/>
        </w:rPr>
        <w:t xml:space="preserve"> place </w:t>
      </w:r>
      <w:r w:rsidR="008D46FF" w:rsidRPr="00B61A4D">
        <w:rPr>
          <w:rFonts w:ascii="Times New Roman" w:hAnsi="Times New Roman" w:cs="Times New Roman"/>
          <w:sz w:val="24"/>
          <w:szCs w:val="24"/>
        </w:rPr>
        <w:t>every day</w:t>
      </w:r>
      <w:r w:rsidR="00584A34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8D46FF" w:rsidRPr="00B61A4D">
        <w:rPr>
          <w:rFonts w:ascii="Times New Roman" w:hAnsi="Times New Roman" w:cs="Times New Roman"/>
          <w:sz w:val="24"/>
          <w:szCs w:val="24"/>
        </w:rPr>
        <w:t xml:space="preserve">New means of advertising play their role </w:t>
      </w:r>
      <w:r w:rsidR="00FC280D" w:rsidRPr="00B61A4D">
        <w:rPr>
          <w:rFonts w:ascii="Times New Roman" w:hAnsi="Times New Roman" w:cs="Times New Roman"/>
          <w:sz w:val="24"/>
          <w:szCs w:val="24"/>
        </w:rPr>
        <w:t xml:space="preserve">in stabilizing the demand for consumer goods. </w:t>
      </w:r>
      <w:r w:rsidR="004246EC" w:rsidRPr="00B61A4D">
        <w:rPr>
          <w:rFonts w:ascii="Times New Roman" w:hAnsi="Times New Roman" w:cs="Times New Roman"/>
          <w:sz w:val="24"/>
          <w:szCs w:val="24"/>
        </w:rPr>
        <w:t xml:space="preserve">The current economic environment can be considered as the most suitable environment for the establishment of a new business. </w:t>
      </w:r>
      <w:r w:rsidR="00D10A7B" w:rsidRPr="00B61A4D">
        <w:rPr>
          <w:rFonts w:ascii="Times New Roman" w:hAnsi="Times New Roman" w:cs="Times New Roman"/>
          <w:sz w:val="24"/>
          <w:szCs w:val="24"/>
        </w:rPr>
        <w:t xml:space="preserve">A deeper market analysis is the most essential thing that one should do before </w:t>
      </w:r>
      <w:r w:rsidR="00330B9C" w:rsidRPr="00B61A4D">
        <w:rPr>
          <w:rFonts w:ascii="Times New Roman" w:hAnsi="Times New Roman" w:cs="Times New Roman"/>
          <w:sz w:val="24"/>
          <w:szCs w:val="24"/>
        </w:rPr>
        <w:t>they start</w:t>
      </w:r>
      <w:r w:rsidR="00D10A7B" w:rsidRPr="00B61A4D">
        <w:rPr>
          <w:rFonts w:ascii="Times New Roman" w:hAnsi="Times New Roman" w:cs="Times New Roman"/>
          <w:sz w:val="24"/>
          <w:szCs w:val="24"/>
        </w:rPr>
        <w:t xml:space="preserve"> any business</w:t>
      </w:r>
      <w:r w:rsidR="00800171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begin"/>
      </w:r>
      <w:r w:rsidR="00800171" w:rsidRPr="00B61A4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eO096wa","properties":{"formattedCitation":"(Honig and Karlsson)","plainCitation":"(Honig and Karlsson)","noteIndex":0},"citationItems":[{"id":1047,"uris":["http://zotero.org/users/local/s8f0QVnP/items/DAFWFF7S"],"uri":["http://zotero.org/users/local/s8f0QVnP/items/DAFWFF7S"],"itemData":{"id":1047,"type":"article-journal","container-title":"Journal of management","issue":"1","page":"29-48","title":"Institutional forces and the written business plan","volume":"30","author":[{"family":"Honig","given":"Benson"},{"family":"Karlsson","given":"Tomas"}],"issued":{"date-parts":[["2004"]]}}}],"schema":"https://github.com/citation-style-language/schema/raw/master/csl-citation.json"} </w:instrTex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separate"/>
      </w:r>
      <w:r w:rsidR="00800171" w:rsidRPr="00B61A4D">
        <w:rPr>
          <w:rFonts w:ascii="Times New Roman" w:hAnsi="Times New Roman" w:cs="Times New Roman"/>
          <w:sz w:val="24"/>
          <w:szCs w:val="24"/>
        </w:rPr>
        <w:t>(Honig and Karlsson)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end"/>
      </w:r>
      <w:r w:rsidR="00D10A7B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263AFA" w:rsidRPr="00B61A4D">
        <w:rPr>
          <w:rFonts w:ascii="Times New Roman" w:hAnsi="Times New Roman" w:cs="Times New Roman"/>
          <w:sz w:val="24"/>
          <w:szCs w:val="24"/>
        </w:rPr>
        <w:t>S</w:t>
      </w:r>
      <w:r w:rsidR="00264935" w:rsidRPr="00B61A4D">
        <w:rPr>
          <w:rFonts w:ascii="Times New Roman" w:hAnsi="Times New Roman" w:cs="Times New Roman"/>
          <w:sz w:val="24"/>
          <w:szCs w:val="24"/>
        </w:rPr>
        <w:t xml:space="preserve">election of the product is also very critical for the success of a business. </w:t>
      </w:r>
      <w:r w:rsidR="00A250CA" w:rsidRPr="00B61A4D">
        <w:rPr>
          <w:rFonts w:ascii="Times New Roman" w:hAnsi="Times New Roman" w:cs="Times New Roman"/>
          <w:sz w:val="24"/>
          <w:szCs w:val="24"/>
        </w:rPr>
        <w:t xml:space="preserve">The competitiveness of the market is also an important thing that must be considered before taking any practical step. </w:t>
      </w:r>
      <w:r w:rsidR="003D4EC1" w:rsidRPr="00B61A4D">
        <w:rPr>
          <w:rFonts w:ascii="Times New Roman" w:hAnsi="Times New Roman" w:cs="Times New Roman"/>
          <w:sz w:val="24"/>
          <w:szCs w:val="24"/>
        </w:rPr>
        <w:t>Business is a very risky game that must be played very carefully</w:t>
      </w:r>
      <w:r w:rsidR="00800171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begin"/>
      </w:r>
      <w:r w:rsidR="00800171" w:rsidRPr="00B61A4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xdOavly9","properties":{"formattedCitation":"(Mason and Stark)","plainCitation":"(Mason and Stark)","noteIndex":0},"citationItems":[{"id":1049,"uris":["http://zotero.org/users/local/s8f0QVnP/items/7UM58VAY"],"uri":["http://zotero.org/users/local/s8f0QVnP/items/7UM58VAY"],"itemData":{"id":1049,"type":"article-journal","container-title":"International small business journal","issue":"3","page":"227-248","title":"What do investors look for in a business plan? A comparison of the investment criteria of bankers, venture capitalists and business angels","volume":"22","author":[{"family":"Mason","given":"Colin"},{"family":"Stark","given":"Matthew"}],"issued":{"date-parts":[["2004"]]}}}],"schema":"https://github.com/citation-style-language/schema/raw/master/csl-citation.json"} </w:instrTex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separate"/>
      </w:r>
      <w:r w:rsidR="00800171" w:rsidRPr="00B61A4D">
        <w:rPr>
          <w:rFonts w:ascii="Times New Roman" w:hAnsi="Times New Roman" w:cs="Times New Roman"/>
          <w:sz w:val="24"/>
          <w:szCs w:val="24"/>
        </w:rPr>
        <w:t>(Mason and Stark)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end"/>
      </w:r>
      <w:r w:rsidR="003D4EC1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5A18B8" w:rsidRPr="00B61A4D">
        <w:rPr>
          <w:rFonts w:ascii="Times New Roman" w:hAnsi="Times New Roman" w:cs="Times New Roman"/>
          <w:sz w:val="24"/>
          <w:szCs w:val="24"/>
        </w:rPr>
        <w:t xml:space="preserve">A minor mistake in the judgment of market conditions or a single wrong decision can result in a huge financial </w:t>
      </w:r>
      <w:r w:rsidR="00263AFA" w:rsidRPr="00B61A4D">
        <w:rPr>
          <w:rFonts w:ascii="Times New Roman" w:hAnsi="Times New Roman" w:cs="Times New Roman"/>
          <w:sz w:val="24"/>
          <w:szCs w:val="24"/>
        </w:rPr>
        <w:t>loss.</w:t>
      </w:r>
    </w:p>
    <w:p w14:paraId="2511154B" w14:textId="77777777" w:rsidR="00263AFA" w:rsidRPr="00B61A4D" w:rsidRDefault="009B639B" w:rsidP="00263AF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In this business plan, we will present briefly </w:t>
      </w:r>
      <w:r w:rsidR="00263AFA" w:rsidRPr="00B61A4D">
        <w:rPr>
          <w:rFonts w:ascii="Times New Roman" w:hAnsi="Times New Roman" w:cs="Times New Roman"/>
          <w:sz w:val="24"/>
          <w:szCs w:val="24"/>
        </w:rPr>
        <w:t xml:space="preserve">the </w:t>
      </w:r>
      <w:r w:rsidRPr="00B61A4D">
        <w:rPr>
          <w:rFonts w:ascii="Times New Roman" w:hAnsi="Times New Roman" w:cs="Times New Roman"/>
          <w:sz w:val="24"/>
          <w:szCs w:val="24"/>
        </w:rPr>
        <w:t xml:space="preserve">different aspects of a business. </w:t>
      </w:r>
      <w:r w:rsidR="004D5C29" w:rsidRPr="00B61A4D">
        <w:rPr>
          <w:rFonts w:ascii="Times New Roman" w:hAnsi="Times New Roman" w:cs="Times New Roman"/>
          <w:sz w:val="24"/>
          <w:szCs w:val="24"/>
        </w:rPr>
        <w:t xml:space="preserve">We will also discuss potential challenges that can occur at any stage of a business. </w:t>
      </w:r>
      <w:r w:rsidR="0006499F" w:rsidRPr="00B61A4D">
        <w:rPr>
          <w:rFonts w:ascii="Times New Roman" w:hAnsi="Times New Roman" w:cs="Times New Roman"/>
          <w:sz w:val="24"/>
          <w:szCs w:val="24"/>
        </w:rPr>
        <w:t xml:space="preserve">We will also discuss a possible set of solutions in every condition. </w:t>
      </w:r>
    </w:p>
    <w:p w14:paraId="1B6AA1D5" w14:textId="77777777" w:rsidR="007C3C06" w:rsidRPr="00B61A4D" w:rsidRDefault="009B639B" w:rsidP="00263AFA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 xml:space="preserve">Product Selection </w:t>
      </w:r>
      <w:r w:rsidR="00703749" w:rsidRPr="00B61A4D">
        <w:rPr>
          <w:rFonts w:ascii="Times New Roman" w:hAnsi="Times New Roman" w:cs="Times New Roman"/>
          <w:b/>
          <w:sz w:val="24"/>
          <w:szCs w:val="24"/>
        </w:rPr>
        <w:t>a</w:t>
      </w:r>
      <w:r w:rsidR="00263AFA" w:rsidRPr="00B61A4D">
        <w:rPr>
          <w:rFonts w:ascii="Times New Roman" w:hAnsi="Times New Roman" w:cs="Times New Roman"/>
          <w:b/>
          <w:sz w:val="24"/>
          <w:szCs w:val="24"/>
        </w:rPr>
        <w:t>nd Business E</w:t>
      </w:r>
      <w:r w:rsidR="00703749" w:rsidRPr="00B61A4D">
        <w:rPr>
          <w:rFonts w:ascii="Times New Roman" w:hAnsi="Times New Roman" w:cs="Times New Roman"/>
          <w:b/>
          <w:sz w:val="24"/>
          <w:szCs w:val="24"/>
        </w:rPr>
        <w:t xml:space="preserve">nvironment </w:t>
      </w:r>
    </w:p>
    <w:p w14:paraId="64CF3C12" w14:textId="2B56E22F" w:rsidR="005E7387" w:rsidRPr="00B61A4D" w:rsidRDefault="009B639B" w:rsidP="00A5184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The </w:t>
      </w:r>
      <w:r w:rsidR="002A76DF" w:rsidRPr="00B61A4D">
        <w:rPr>
          <w:rFonts w:ascii="Times New Roman" w:hAnsi="Times New Roman" w:cs="Times New Roman"/>
          <w:sz w:val="24"/>
          <w:szCs w:val="24"/>
        </w:rPr>
        <w:t xml:space="preserve">choice about </w:t>
      </w:r>
      <w:r w:rsidRPr="00B61A4D">
        <w:rPr>
          <w:rFonts w:ascii="Times New Roman" w:hAnsi="Times New Roman" w:cs="Times New Roman"/>
          <w:sz w:val="24"/>
          <w:szCs w:val="24"/>
        </w:rPr>
        <w:t xml:space="preserve">the nature of business is the fundamental step that must be taken very carefully. </w:t>
      </w:r>
      <w:r w:rsidR="0040501F" w:rsidRPr="00B61A4D">
        <w:rPr>
          <w:rFonts w:ascii="Times New Roman" w:hAnsi="Times New Roman" w:cs="Times New Roman"/>
          <w:sz w:val="24"/>
          <w:szCs w:val="24"/>
        </w:rPr>
        <w:t xml:space="preserve">The selection of the product must be according to the existing market conditions. </w:t>
      </w:r>
      <w:r w:rsidR="00443706" w:rsidRPr="00B61A4D">
        <w:rPr>
          <w:rFonts w:ascii="Times New Roman" w:hAnsi="Times New Roman" w:cs="Times New Roman"/>
          <w:sz w:val="24"/>
          <w:szCs w:val="24"/>
        </w:rPr>
        <w:lastRenderedPageBreak/>
        <w:t xml:space="preserve">The product must be chosen </w:t>
      </w:r>
      <w:r w:rsidR="006A3568" w:rsidRPr="00B61A4D">
        <w:rPr>
          <w:rFonts w:ascii="Times New Roman" w:hAnsi="Times New Roman" w:cs="Times New Roman"/>
          <w:sz w:val="24"/>
          <w:szCs w:val="24"/>
        </w:rPr>
        <w:t>according to its existing and expected market conditions. The</w:t>
      </w:r>
      <w:r w:rsidR="00244B78" w:rsidRPr="00B61A4D">
        <w:rPr>
          <w:rFonts w:ascii="Times New Roman" w:hAnsi="Times New Roman" w:cs="Times New Roman"/>
          <w:sz w:val="24"/>
          <w:szCs w:val="24"/>
        </w:rPr>
        <w:t xml:space="preserve"> demand for the product is the backbone for the potential revenues of the </w:t>
      </w:r>
      <w:r w:rsidR="00D371C5" w:rsidRPr="00B61A4D">
        <w:rPr>
          <w:rFonts w:ascii="Times New Roman" w:hAnsi="Times New Roman" w:cs="Times New Roman"/>
          <w:sz w:val="24"/>
          <w:szCs w:val="24"/>
        </w:rPr>
        <w:t xml:space="preserve">business. </w:t>
      </w:r>
      <w:r w:rsidR="00A455D7" w:rsidRPr="00B61A4D">
        <w:rPr>
          <w:rFonts w:ascii="Times New Roman" w:hAnsi="Times New Roman" w:cs="Times New Roman"/>
          <w:sz w:val="24"/>
          <w:szCs w:val="24"/>
        </w:rPr>
        <w:t xml:space="preserve">If we look at the current economic situation of the American economy, </w:t>
      </w:r>
      <w:r w:rsidR="003100C0" w:rsidRPr="00B61A4D">
        <w:rPr>
          <w:rFonts w:ascii="Times New Roman" w:hAnsi="Times New Roman" w:cs="Times New Roman"/>
          <w:sz w:val="24"/>
          <w:szCs w:val="24"/>
        </w:rPr>
        <w:t>we can say tha</w:t>
      </w:r>
      <w:r w:rsidR="00263AFA" w:rsidRPr="00B61A4D">
        <w:rPr>
          <w:rFonts w:ascii="Times New Roman" w:hAnsi="Times New Roman" w:cs="Times New Roman"/>
          <w:sz w:val="24"/>
          <w:szCs w:val="24"/>
        </w:rPr>
        <w:t xml:space="preserve">t any business related to </w:t>
      </w:r>
      <w:bookmarkStart w:id="0" w:name="_GoBack"/>
      <w:r w:rsidR="00263AFA" w:rsidRPr="00B61A4D">
        <w:rPr>
          <w:rFonts w:ascii="Times New Roman" w:hAnsi="Times New Roman" w:cs="Times New Roman"/>
          <w:sz w:val="24"/>
          <w:szCs w:val="24"/>
        </w:rPr>
        <w:t>child</w:t>
      </w:r>
      <w:bookmarkEnd w:id="0"/>
      <w:r w:rsidR="00263AFA" w:rsidRPr="00B61A4D">
        <w:rPr>
          <w:rFonts w:ascii="Times New Roman" w:hAnsi="Times New Roman" w:cs="Times New Roman"/>
          <w:sz w:val="24"/>
          <w:szCs w:val="24"/>
        </w:rPr>
        <w:t xml:space="preserve">ren’s </w:t>
      </w:r>
      <w:r w:rsidR="003100C0" w:rsidRPr="00B61A4D">
        <w:rPr>
          <w:rFonts w:ascii="Times New Roman" w:hAnsi="Times New Roman" w:cs="Times New Roman"/>
          <w:sz w:val="24"/>
          <w:szCs w:val="24"/>
        </w:rPr>
        <w:t xml:space="preserve">garments can become a profitable business. </w:t>
      </w:r>
      <w:r w:rsidR="004E2ED7" w:rsidRPr="00B61A4D">
        <w:rPr>
          <w:rFonts w:ascii="Times New Roman" w:hAnsi="Times New Roman" w:cs="Times New Roman"/>
          <w:sz w:val="24"/>
          <w:szCs w:val="24"/>
        </w:rPr>
        <w:t xml:space="preserve">The demand for </w:t>
      </w:r>
      <w:r w:rsidR="006A3568" w:rsidRPr="00B61A4D">
        <w:rPr>
          <w:rFonts w:ascii="Times New Roman" w:hAnsi="Times New Roman" w:cs="Times New Roman"/>
          <w:sz w:val="24"/>
          <w:szCs w:val="24"/>
        </w:rPr>
        <w:t>children’s</w:t>
      </w:r>
      <w:r w:rsidR="004E2ED7" w:rsidRPr="00B61A4D">
        <w:rPr>
          <w:rFonts w:ascii="Times New Roman" w:hAnsi="Times New Roman" w:cs="Times New Roman"/>
          <w:sz w:val="24"/>
          <w:szCs w:val="24"/>
        </w:rPr>
        <w:t xml:space="preserve"> garments is not only stable but it is also increasing over time. </w:t>
      </w:r>
      <w:r w:rsidR="003F4C9B" w:rsidRPr="00B61A4D">
        <w:rPr>
          <w:rFonts w:ascii="Times New Roman" w:hAnsi="Times New Roman" w:cs="Times New Roman"/>
          <w:sz w:val="24"/>
          <w:szCs w:val="24"/>
        </w:rPr>
        <w:t xml:space="preserve">Parents like to spend money on their children. </w:t>
      </w:r>
      <w:r w:rsidR="00122750" w:rsidRPr="00B61A4D">
        <w:rPr>
          <w:rFonts w:ascii="Times New Roman" w:hAnsi="Times New Roman" w:cs="Times New Roman"/>
          <w:sz w:val="24"/>
          <w:szCs w:val="24"/>
        </w:rPr>
        <w:t xml:space="preserve">The market for </w:t>
      </w:r>
      <w:r w:rsidR="006A3568" w:rsidRPr="00B61A4D">
        <w:rPr>
          <w:rFonts w:ascii="Times New Roman" w:hAnsi="Times New Roman" w:cs="Times New Roman"/>
          <w:sz w:val="24"/>
          <w:szCs w:val="24"/>
        </w:rPr>
        <w:t>Children’</w:t>
      </w:r>
      <w:r w:rsidR="00A5648D" w:rsidRPr="00B61A4D">
        <w:rPr>
          <w:rFonts w:ascii="Times New Roman" w:hAnsi="Times New Roman" w:cs="Times New Roman"/>
          <w:sz w:val="24"/>
          <w:szCs w:val="24"/>
        </w:rPr>
        <w:t>s garments</w:t>
      </w:r>
      <w:r w:rsidR="00122750" w:rsidRPr="00B61A4D">
        <w:rPr>
          <w:rFonts w:ascii="Times New Roman" w:hAnsi="Times New Roman" w:cs="Times New Roman"/>
          <w:sz w:val="24"/>
          <w:szCs w:val="24"/>
        </w:rPr>
        <w:t xml:space="preserve"> is very competitive in the United States. </w:t>
      </w:r>
      <w:r w:rsidR="00316044" w:rsidRPr="00B61A4D">
        <w:rPr>
          <w:rFonts w:ascii="Times New Roman" w:hAnsi="Times New Roman" w:cs="Times New Roman"/>
          <w:sz w:val="24"/>
          <w:szCs w:val="24"/>
        </w:rPr>
        <w:t xml:space="preserve">There are hundreds of producers already doing this business. </w:t>
      </w:r>
      <w:r w:rsidR="00DB4D24" w:rsidRPr="00B61A4D">
        <w:rPr>
          <w:rFonts w:ascii="Times New Roman" w:hAnsi="Times New Roman" w:cs="Times New Roman"/>
          <w:sz w:val="24"/>
          <w:szCs w:val="24"/>
        </w:rPr>
        <w:t xml:space="preserve">Moreover, imported garments can also be found in the market. </w:t>
      </w:r>
      <w:r w:rsidR="007C39FA" w:rsidRPr="00B61A4D">
        <w:rPr>
          <w:rFonts w:ascii="Times New Roman" w:hAnsi="Times New Roman" w:cs="Times New Roman"/>
          <w:sz w:val="24"/>
          <w:szCs w:val="24"/>
        </w:rPr>
        <w:t xml:space="preserve">So, it would not be an easy task to establish a new business in the industry. </w:t>
      </w:r>
      <w:r w:rsidR="00C97A65" w:rsidRPr="00B61A4D">
        <w:rPr>
          <w:rFonts w:ascii="Times New Roman" w:hAnsi="Times New Roman" w:cs="Times New Roman"/>
          <w:sz w:val="24"/>
          <w:szCs w:val="24"/>
        </w:rPr>
        <w:t xml:space="preserve">But I </w:t>
      </w:r>
      <w:r w:rsidR="00D54FAB" w:rsidRPr="00B61A4D">
        <w:rPr>
          <w:rFonts w:ascii="Times New Roman" w:hAnsi="Times New Roman" w:cs="Times New Roman"/>
          <w:sz w:val="24"/>
          <w:szCs w:val="24"/>
        </w:rPr>
        <w:t>beli</w:t>
      </w:r>
      <w:r w:rsidR="00A5648D" w:rsidRPr="00B61A4D">
        <w:rPr>
          <w:rFonts w:ascii="Times New Roman" w:hAnsi="Times New Roman" w:cs="Times New Roman"/>
          <w:sz w:val="24"/>
          <w:szCs w:val="24"/>
        </w:rPr>
        <w:t>eve that innovation is the quality</w:t>
      </w:r>
      <w:r w:rsidR="00D54FAB" w:rsidRPr="00B61A4D">
        <w:rPr>
          <w:rFonts w:ascii="Times New Roman" w:hAnsi="Times New Roman" w:cs="Times New Roman"/>
          <w:sz w:val="24"/>
          <w:szCs w:val="24"/>
        </w:rPr>
        <w:t xml:space="preserve"> that can help me in the successful establishment of this business</w:t>
      </w:r>
      <w:r w:rsidR="00800171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begin"/>
      </w:r>
      <w:r w:rsidR="00800171" w:rsidRPr="00B61A4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5vMUasI","properties":{"formattedCitation":"(Sahlman)","plainCitation":"(Sahlman)","noteIndex":0},"citationItems":[{"id":1048,"uris":["http://zotero.org/users/local/s8f0QVnP/items/27P6XBWN"],"uri":["http://zotero.org/users/local/s8f0QVnP/items/27P6XBWN"],"itemData":{"id":1048,"type":"article-journal","container-title":"Harvard business review","issue":"4","page":"98-109","title":"How to write a great business plan","volume":"75","author":[{"family":"Sahlman","given":"William A."}],"issued":{"date-parts":[["1997"]]}}}],"schema":"https://github.com/citation-style-language/schema/raw/master/csl-citation.json"} </w:instrTex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separate"/>
      </w:r>
      <w:r w:rsidR="00800171" w:rsidRPr="00B61A4D">
        <w:rPr>
          <w:rFonts w:ascii="Times New Roman" w:hAnsi="Times New Roman" w:cs="Times New Roman"/>
          <w:sz w:val="24"/>
          <w:szCs w:val="24"/>
        </w:rPr>
        <w:t>(Sahlman)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end"/>
      </w:r>
      <w:r w:rsidR="00D54FAB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037E21" w:rsidRPr="00B61A4D">
        <w:rPr>
          <w:rFonts w:ascii="Times New Roman" w:hAnsi="Times New Roman" w:cs="Times New Roman"/>
          <w:sz w:val="24"/>
          <w:szCs w:val="24"/>
        </w:rPr>
        <w:t>The use of Latest technology will provide cost-efficient production.</w:t>
      </w:r>
    </w:p>
    <w:p w14:paraId="7D407A9E" w14:textId="77777777" w:rsidR="00D42DBC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 xml:space="preserve">Location of </w:t>
      </w:r>
      <w:r w:rsidR="00EF76E6" w:rsidRPr="00B61A4D">
        <w:rPr>
          <w:rFonts w:ascii="Times New Roman" w:hAnsi="Times New Roman" w:cs="Times New Roman"/>
          <w:b/>
          <w:sz w:val="24"/>
          <w:szCs w:val="24"/>
        </w:rPr>
        <w:t xml:space="preserve">the </w:t>
      </w:r>
      <w:r w:rsidRPr="00B61A4D">
        <w:rPr>
          <w:rFonts w:ascii="Times New Roman" w:hAnsi="Times New Roman" w:cs="Times New Roman"/>
          <w:b/>
          <w:sz w:val="24"/>
          <w:szCs w:val="24"/>
        </w:rPr>
        <w:t>Business</w:t>
      </w:r>
    </w:p>
    <w:p w14:paraId="2DACF7CF" w14:textId="038A58A9" w:rsidR="00D42DBC" w:rsidRPr="00B61A4D" w:rsidRDefault="009B639B" w:rsidP="00A5184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Location is also a key player that can affect the profitability of a business. A wise choice of location can increase the probability of success in any business. </w:t>
      </w:r>
      <w:r w:rsidR="00C6641E" w:rsidRPr="00B61A4D">
        <w:rPr>
          <w:rFonts w:ascii="Times New Roman" w:hAnsi="Times New Roman" w:cs="Times New Roman"/>
          <w:sz w:val="24"/>
          <w:szCs w:val="24"/>
        </w:rPr>
        <w:t xml:space="preserve">For the business of garments, we must have to establish our production in an area where we can easily find raw material for production. </w:t>
      </w:r>
      <w:r w:rsidR="008B43CE" w:rsidRPr="00B61A4D">
        <w:rPr>
          <w:rFonts w:ascii="Times New Roman" w:hAnsi="Times New Roman" w:cs="Times New Roman"/>
          <w:sz w:val="24"/>
          <w:szCs w:val="24"/>
        </w:rPr>
        <w:t>T</w:t>
      </w:r>
      <w:r w:rsidR="00263AFA" w:rsidRPr="00B61A4D">
        <w:rPr>
          <w:rFonts w:ascii="Times New Roman" w:hAnsi="Times New Roman" w:cs="Times New Roman"/>
          <w:sz w:val="24"/>
          <w:szCs w:val="24"/>
        </w:rPr>
        <w:t>his will decrease the transportation</w:t>
      </w:r>
      <w:r w:rsidR="008B43CE" w:rsidRPr="00B61A4D">
        <w:rPr>
          <w:rFonts w:ascii="Times New Roman" w:hAnsi="Times New Roman" w:cs="Times New Roman"/>
          <w:sz w:val="24"/>
          <w:szCs w:val="24"/>
        </w:rPr>
        <w:t xml:space="preserve"> cost as well as the time for transportation of raw materials. </w:t>
      </w:r>
      <w:r w:rsidR="00061335" w:rsidRPr="00B61A4D">
        <w:rPr>
          <w:rFonts w:ascii="Times New Roman" w:hAnsi="Times New Roman" w:cs="Times New Roman"/>
          <w:sz w:val="24"/>
          <w:szCs w:val="24"/>
        </w:rPr>
        <w:t>The main input for garments is cotton. We will establish our production unit in the state of Texas or Geo</w:t>
      </w:r>
      <w:r w:rsidR="00A5648D" w:rsidRPr="00B61A4D">
        <w:rPr>
          <w:rFonts w:ascii="Times New Roman" w:hAnsi="Times New Roman" w:cs="Times New Roman"/>
          <w:sz w:val="24"/>
          <w:szCs w:val="24"/>
        </w:rPr>
        <w:t>rgia because these two states produce</w:t>
      </w:r>
      <w:r w:rsidR="00061335" w:rsidRPr="00B61A4D">
        <w:rPr>
          <w:rFonts w:ascii="Times New Roman" w:hAnsi="Times New Roman" w:cs="Times New Roman"/>
          <w:sz w:val="24"/>
          <w:szCs w:val="24"/>
        </w:rPr>
        <w:t xml:space="preserve"> most of the domestic cotton.</w:t>
      </w:r>
    </w:p>
    <w:p w14:paraId="5FAB9624" w14:textId="77777777" w:rsidR="00EB5721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 xml:space="preserve">Type </w:t>
      </w:r>
      <w:r w:rsidR="00365748" w:rsidRPr="00B61A4D">
        <w:rPr>
          <w:rFonts w:ascii="Times New Roman" w:hAnsi="Times New Roman" w:cs="Times New Roman"/>
          <w:b/>
          <w:sz w:val="24"/>
          <w:szCs w:val="24"/>
        </w:rPr>
        <w:t>of</w:t>
      </w:r>
      <w:r w:rsidRPr="00B61A4D">
        <w:rPr>
          <w:rFonts w:ascii="Times New Roman" w:hAnsi="Times New Roman" w:cs="Times New Roman"/>
          <w:b/>
          <w:sz w:val="24"/>
          <w:szCs w:val="24"/>
        </w:rPr>
        <w:t xml:space="preserve"> the</w:t>
      </w:r>
      <w:r w:rsidR="00365748" w:rsidRPr="00B61A4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63AFA" w:rsidRPr="00B61A4D">
        <w:rPr>
          <w:rFonts w:ascii="Times New Roman" w:hAnsi="Times New Roman" w:cs="Times New Roman"/>
          <w:b/>
          <w:sz w:val="24"/>
          <w:szCs w:val="24"/>
        </w:rPr>
        <w:t>B</w:t>
      </w:r>
      <w:r w:rsidR="00365748" w:rsidRPr="00B61A4D">
        <w:rPr>
          <w:rFonts w:ascii="Times New Roman" w:hAnsi="Times New Roman" w:cs="Times New Roman"/>
          <w:b/>
          <w:sz w:val="24"/>
          <w:szCs w:val="24"/>
        </w:rPr>
        <w:t>usiness</w:t>
      </w:r>
    </w:p>
    <w:p w14:paraId="54ABCA07" w14:textId="77777777" w:rsidR="00365748" w:rsidRPr="00B61A4D" w:rsidRDefault="009B639B" w:rsidP="00A5184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There are many options available that can be used for the selection of the type of business. </w:t>
      </w:r>
      <w:r w:rsidR="0042128E" w:rsidRPr="00B61A4D">
        <w:rPr>
          <w:rFonts w:ascii="Times New Roman" w:hAnsi="Times New Roman" w:cs="Times New Roman"/>
          <w:sz w:val="24"/>
          <w:szCs w:val="24"/>
        </w:rPr>
        <w:t xml:space="preserve">I can establish this business as a sole property. </w:t>
      </w:r>
      <w:r w:rsidR="005A4D00" w:rsidRPr="00B61A4D">
        <w:rPr>
          <w:rFonts w:ascii="Times New Roman" w:hAnsi="Times New Roman" w:cs="Times New Roman"/>
          <w:sz w:val="24"/>
          <w:szCs w:val="24"/>
        </w:rPr>
        <w:t xml:space="preserve">But I would like to establish this business in </w:t>
      </w:r>
      <w:r w:rsidR="002E0EE8" w:rsidRPr="00B61A4D">
        <w:rPr>
          <w:rFonts w:ascii="Times New Roman" w:hAnsi="Times New Roman" w:cs="Times New Roman"/>
          <w:sz w:val="24"/>
          <w:szCs w:val="24"/>
        </w:rPr>
        <w:t xml:space="preserve">a </w:t>
      </w:r>
      <w:r w:rsidR="006C66EE" w:rsidRPr="00B61A4D">
        <w:rPr>
          <w:rFonts w:ascii="Times New Roman" w:hAnsi="Times New Roman" w:cs="Times New Roman"/>
          <w:sz w:val="24"/>
          <w:szCs w:val="24"/>
        </w:rPr>
        <w:t>partnership</w:t>
      </w:r>
      <w:r w:rsidR="002E0EE8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6C66EE" w:rsidRPr="00B61A4D">
        <w:rPr>
          <w:rFonts w:ascii="Times New Roman" w:hAnsi="Times New Roman" w:cs="Times New Roman"/>
          <w:sz w:val="24"/>
          <w:szCs w:val="24"/>
        </w:rPr>
        <w:t xml:space="preserve">The partnership will reduce my responsibilities and risks. </w:t>
      </w:r>
      <w:r w:rsidR="00E31235" w:rsidRPr="00B61A4D">
        <w:rPr>
          <w:rFonts w:ascii="Times New Roman" w:hAnsi="Times New Roman" w:cs="Times New Roman"/>
          <w:sz w:val="24"/>
          <w:szCs w:val="24"/>
        </w:rPr>
        <w:t xml:space="preserve">Moreover, my partner will also give a helping hand for the initial financial arrangements of this business. </w:t>
      </w:r>
    </w:p>
    <w:p w14:paraId="5D725E69" w14:textId="77777777" w:rsidR="001525A5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 xml:space="preserve">Financial Arrangements </w:t>
      </w:r>
    </w:p>
    <w:p w14:paraId="079CC341" w14:textId="1A8A8ABE" w:rsidR="001525A5" w:rsidRPr="00B61A4D" w:rsidRDefault="009B639B" w:rsidP="00A5184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lastRenderedPageBreak/>
        <w:t xml:space="preserve">Finance is very necessary for the establishment of a new business. </w:t>
      </w:r>
      <w:r w:rsidR="003D231C" w:rsidRPr="00B61A4D">
        <w:rPr>
          <w:rFonts w:ascii="Times New Roman" w:hAnsi="Times New Roman" w:cs="Times New Roman"/>
          <w:sz w:val="24"/>
          <w:szCs w:val="24"/>
        </w:rPr>
        <w:t xml:space="preserve">Most people cannot start their own business just because of a lack of financial resources. </w:t>
      </w:r>
      <w:r w:rsidR="002D724B" w:rsidRPr="00B61A4D">
        <w:rPr>
          <w:rFonts w:ascii="Times New Roman" w:hAnsi="Times New Roman" w:cs="Times New Roman"/>
          <w:sz w:val="24"/>
          <w:szCs w:val="24"/>
        </w:rPr>
        <w:t xml:space="preserve">For my business, I need huge financial resources. </w:t>
      </w:r>
      <w:r w:rsidR="00D87D14" w:rsidRPr="00B61A4D">
        <w:rPr>
          <w:rFonts w:ascii="Times New Roman" w:hAnsi="Times New Roman" w:cs="Times New Roman"/>
          <w:sz w:val="24"/>
          <w:szCs w:val="24"/>
        </w:rPr>
        <w:t xml:space="preserve">It needs a lot of money to establish a new production unit. Advertising also needs financing. </w:t>
      </w:r>
      <w:r w:rsidR="003854E1" w:rsidRPr="00B61A4D">
        <w:rPr>
          <w:rFonts w:ascii="Times New Roman" w:hAnsi="Times New Roman" w:cs="Times New Roman"/>
          <w:sz w:val="24"/>
          <w:szCs w:val="24"/>
        </w:rPr>
        <w:t xml:space="preserve">Some of the required </w:t>
      </w:r>
      <w:r w:rsidR="00A5648D" w:rsidRPr="00B61A4D">
        <w:rPr>
          <w:rFonts w:ascii="Times New Roman" w:hAnsi="Times New Roman" w:cs="Times New Roman"/>
          <w:sz w:val="24"/>
          <w:szCs w:val="24"/>
        </w:rPr>
        <w:t>finance will be arranged by our private resources</w:t>
      </w:r>
      <w:r w:rsidR="003854E1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54481D" w:rsidRPr="00B61A4D">
        <w:rPr>
          <w:rFonts w:ascii="Times New Roman" w:hAnsi="Times New Roman" w:cs="Times New Roman"/>
          <w:sz w:val="24"/>
          <w:szCs w:val="24"/>
        </w:rPr>
        <w:t xml:space="preserve">While the major portion of </w:t>
      </w:r>
      <w:r w:rsidR="00B0012E" w:rsidRPr="00B61A4D">
        <w:rPr>
          <w:rFonts w:ascii="Times New Roman" w:hAnsi="Times New Roman" w:cs="Times New Roman"/>
          <w:sz w:val="24"/>
          <w:szCs w:val="24"/>
        </w:rPr>
        <w:t>financial</w:t>
      </w:r>
      <w:r w:rsidR="0054481D" w:rsidRPr="00B61A4D">
        <w:rPr>
          <w:rFonts w:ascii="Times New Roman" w:hAnsi="Times New Roman" w:cs="Times New Roman"/>
          <w:sz w:val="24"/>
          <w:szCs w:val="24"/>
        </w:rPr>
        <w:t xml:space="preserve"> resources will be fulfilled by getting a loan from commercial banks.  </w:t>
      </w:r>
    </w:p>
    <w:p w14:paraId="23FB57AD" w14:textId="77777777" w:rsidR="008E6C5D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Organization</w:t>
      </w:r>
      <w:r w:rsidR="00DB3548" w:rsidRPr="00B61A4D">
        <w:rPr>
          <w:rFonts w:ascii="Times New Roman" w:hAnsi="Times New Roman" w:cs="Times New Roman"/>
          <w:b/>
          <w:sz w:val="24"/>
          <w:szCs w:val="24"/>
        </w:rPr>
        <w:t>al S</w:t>
      </w:r>
      <w:r w:rsidRPr="00B61A4D">
        <w:rPr>
          <w:rFonts w:ascii="Times New Roman" w:hAnsi="Times New Roman" w:cs="Times New Roman"/>
          <w:b/>
          <w:sz w:val="24"/>
          <w:szCs w:val="24"/>
        </w:rPr>
        <w:t xml:space="preserve">tructure </w:t>
      </w:r>
      <w:r w:rsidR="0092105D" w:rsidRPr="00B61A4D">
        <w:rPr>
          <w:rFonts w:ascii="Times New Roman" w:hAnsi="Times New Roman" w:cs="Times New Roman"/>
          <w:b/>
          <w:sz w:val="24"/>
          <w:szCs w:val="24"/>
        </w:rPr>
        <w:t xml:space="preserve">and Departmentalization </w:t>
      </w:r>
    </w:p>
    <w:p w14:paraId="7C5F5120" w14:textId="77777777" w:rsidR="008E6C5D" w:rsidRPr="00B61A4D" w:rsidRDefault="009B639B" w:rsidP="00FB1E8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A strong organizational structure is essential for the </w:t>
      </w:r>
      <w:r w:rsidR="00CD3EA1" w:rsidRPr="00B61A4D">
        <w:rPr>
          <w:rFonts w:ascii="Times New Roman" w:hAnsi="Times New Roman" w:cs="Times New Roman"/>
          <w:sz w:val="24"/>
          <w:szCs w:val="24"/>
        </w:rPr>
        <w:t xml:space="preserve">proper working of such a huge business. </w:t>
      </w:r>
      <w:r w:rsidR="00871E98" w:rsidRPr="00B61A4D">
        <w:rPr>
          <w:rFonts w:ascii="Times New Roman" w:hAnsi="Times New Roman" w:cs="Times New Roman"/>
          <w:sz w:val="24"/>
          <w:szCs w:val="24"/>
        </w:rPr>
        <w:t xml:space="preserve">A well designed organizational structure cannot only minimize the decision-making time but it can also ensure the proper utilization of human and capital resources. </w:t>
      </w:r>
      <w:r w:rsidR="00B2271C" w:rsidRPr="00B61A4D">
        <w:rPr>
          <w:rFonts w:ascii="Times New Roman" w:hAnsi="Times New Roman" w:cs="Times New Roman"/>
          <w:sz w:val="24"/>
          <w:szCs w:val="24"/>
        </w:rPr>
        <w:t xml:space="preserve">There </w:t>
      </w:r>
      <w:r w:rsidR="00220000" w:rsidRPr="00B61A4D">
        <w:rPr>
          <w:rFonts w:ascii="Times New Roman" w:hAnsi="Times New Roman" w:cs="Times New Roman"/>
          <w:sz w:val="24"/>
          <w:szCs w:val="24"/>
        </w:rPr>
        <w:t>will be two major sections</w:t>
      </w:r>
      <w:r w:rsidR="00B2271C" w:rsidRPr="00B61A4D">
        <w:rPr>
          <w:rFonts w:ascii="Times New Roman" w:hAnsi="Times New Roman" w:cs="Times New Roman"/>
          <w:sz w:val="24"/>
          <w:szCs w:val="24"/>
        </w:rPr>
        <w:t xml:space="preserve"> of the compan</w:t>
      </w:r>
      <w:r w:rsidR="00220000" w:rsidRPr="00B61A4D">
        <w:rPr>
          <w:rFonts w:ascii="Times New Roman" w:hAnsi="Times New Roman" w:cs="Times New Roman"/>
          <w:sz w:val="24"/>
          <w:szCs w:val="24"/>
        </w:rPr>
        <w:t>y named the production section</w:t>
      </w:r>
      <w:r w:rsidR="00B2271C" w:rsidRPr="00B61A4D">
        <w:rPr>
          <w:rFonts w:ascii="Times New Roman" w:hAnsi="Times New Roman" w:cs="Times New Roman"/>
          <w:sz w:val="24"/>
          <w:szCs w:val="24"/>
        </w:rPr>
        <w:t xml:space="preserve"> and the other would be </w:t>
      </w:r>
      <w:r w:rsidR="00220000" w:rsidRPr="00B61A4D">
        <w:rPr>
          <w:rFonts w:ascii="Times New Roman" w:hAnsi="Times New Roman" w:cs="Times New Roman"/>
          <w:sz w:val="24"/>
          <w:szCs w:val="24"/>
        </w:rPr>
        <w:t>the advertising section</w:t>
      </w:r>
      <w:r w:rsidR="00227BBC" w:rsidRPr="00B61A4D">
        <w:rPr>
          <w:rFonts w:ascii="Times New Roman" w:hAnsi="Times New Roman" w:cs="Times New Roman"/>
          <w:sz w:val="24"/>
          <w:szCs w:val="24"/>
        </w:rPr>
        <w:t>.</w:t>
      </w:r>
    </w:p>
    <w:p w14:paraId="6FB82B30" w14:textId="77777777" w:rsidR="00B53F2F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61A4D">
        <w:rPr>
          <w:rFonts w:ascii="Times New Roman" w:hAnsi="Times New Roman" w:cs="Times New Roman"/>
          <w:i/>
          <w:sz w:val="24"/>
          <w:szCs w:val="24"/>
        </w:rPr>
        <w:t xml:space="preserve">Production </w:t>
      </w:r>
      <w:r w:rsidR="00220000" w:rsidRPr="00B61A4D">
        <w:rPr>
          <w:rFonts w:ascii="Times New Roman" w:hAnsi="Times New Roman" w:cs="Times New Roman"/>
          <w:i/>
          <w:sz w:val="24"/>
          <w:szCs w:val="24"/>
        </w:rPr>
        <w:t>Section</w:t>
      </w:r>
    </w:p>
    <w:p w14:paraId="075DC64E" w14:textId="77777777" w:rsidR="00144D6E" w:rsidRPr="00B61A4D" w:rsidRDefault="009B639B" w:rsidP="00FB1E83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This </w:t>
      </w:r>
      <w:r w:rsidR="00220000" w:rsidRPr="00B61A4D">
        <w:rPr>
          <w:rFonts w:ascii="Times New Roman" w:hAnsi="Times New Roman" w:cs="Times New Roman"/>
          <w:sz w:val="24"/>
          <w:szCs w:val="24"/>
        </w:rPr>
        <w:t>section</w:t>
      </w:r>
      <w:r w:rsidRPr="00B61A4D">
        <w:rPr>
          <w:rFonts w:ascii="Times New Roman" w:hAnsi="Times New Roman" w:cs="Times New Roman"/>
          <w:sz w:val="24"/>
          <w:szCs w:val="24"/>
        </w:rPr>
        <w:t xml:space="preserve"> will handle all the functioning of production units</w:t>
      </w:r>
      <w:r w:rsidR="00786494" w:rsidRPr="00B61A4D">
        <w:rPr>
          <w:rFonts w:ascii="Times New Roman" w:hAnsi="Times New Roman" w:cs="Times New Roman"/>
          <w:sz w:val="24"/>
          <w:szCs w:val="24"/>
        </w:rPr>
        <w:t xml:space="preserve"> and my business partner will be lead to this section of our business. </w:t>
      </w:r>
      <w:r w:rsidR="00220000" w:rsidRPr="00B61A4D">
        <w:rPr>
          <w:rFonts w:ascii="Times New Roman" w:hAnsi="Times New Roman" w:cs="Times New Roman"/>
          <w:sz w:val="24"/>
          <w:szCs w:val="24"/>
        </w:rPr>
        <w:t xml:space="preserve">This section of our business will further be </w:t>
      </w:r>
      <w:r w:rsidR="00D06232" w:rsidRPr="00B61A4D">
        <w:rPr>
          <w:rFonts w:ascii="Times New Roman" w:hAnsi="Times New Roman" w:cs="Times New Roman"/>
          <w:sz w:val="24"/>
          <w:szCs w:val="24"/>
        </w:rPr>
        <w:t>divided into four</w:t>
      </w:r>
      <w:r w:rsidR="00FB1E83" w:rsidRPr="00B61A4D">
        <w:rPr>
          <w:rFonts w:ascii="Times New Roman" w:hAnsi="Times New Roman" w:cs="Times New Roman"/>
          <w:sz w:val="24"/>
          <w:szCs w:val="24"/>
        </w:rPr>
        <w:t xml:space="preserve"> departments:</w:t>
      </w:r>
    </w:p>
    <w:p w14:paraId="338D472C" w14:textId="77777777" w:rsidR="00D06232" w:rsidRPr="00B61A4D" w:rsidRDefault="009B639B" w:rsidP="00A51846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Research and Development Department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A1039F" w:rsidRPr="00B61A4D">
        <w:rPr>
          <w:rFonts w:ascii="Times New Roman" w:hAnsi="Times New Roman" w:cs="Times New Roman"/>
          <w:sz w:val="24"/>
          <w:szCs w:val="24"/>
        </w:rPr>
        <w:t>This department</w:t>
      </w:r>
      <w:r w:rsidR="00F407E0" w:rsidRPr="00B61A4D">
        <w:rPr>
          <w:rFonts w:ascii="Times New Roman" w:hAnsi="Times New Roman" w:cs="Times New Roman"/>
          <w:sz w:val="24"/>
          <w:szCs w:val="24"/>
        </w:rPr>
        <w:t xml:space="preserve"> will be headed by the GM R&amp;D. </w:t>
      </w:r>
      <w:r w:rsidR="00FB1E83" w:rsidRPr="00B61A4D">
        <w:rPr>
          <w:rFonts w:ascii="Times New Roman" w:hAnsi="Times New Roman" w:cs="Times New Roman"/>
          <w:sz w:val="24"/>
          <w:szCs w:val="24"/>
        </w:rPr>
        <w:t>T</w:t>
      </w:r>
      <w:r w:rsidR="00F407E0" w:rsidRPr="00B61A4D">
        <w:rPr>
          <w:rFonts w:ascii="Times New Roman" w:hAnsi="Times New Roman" w:cs="Times New Roman"/>
          <w:sz w:val="24"/>
          <w:szCs w:val="24"/>
        </w:rPr>
        <w:t xml:space="preserve">his department will be responsible for providing </w:t>
      </w:r>
      <w:r w:rsidR="0026472A" w:rsidRPr="00B61A4D">
        <w:rPr>
          <w:rFonts w:ascii="Times New Roman" w:hAnsi="Times New Roman" w:cs="Times New Roman"/>
          <w:sz w:val="24"/>
          <w:szCs w:val="24"/>
        </w:rPr>
        <w:t>trendy and innovative designs for our products.</w:t>
      </w:r>
    </w:p>
    <w:p w14:paraId="4DF03C99" w14:textId="77777777" w:rsidR="009919D1" w:rsidRPr="00B61A4D" w:rsidRDefault="009B639B" w:rsidP="00A51846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rocurement Department</w:t>
      </w:r>
      <w:r w:rsidRPr="00B61A4D">
        <w:rPr>
          <w:rFonts w:ascii="Times New Roman" w:hAnsi="Times New Roman" w:cs="Times New Roman"/>
          <w:sz w:val="24"/>
          <w:szCs w:val="24"/>
        </w:rPr>
        <w:t>:</w:t>
      </w:r>
      <w:r w:rsidR="00786494" w:rsidRPr="00B61A4D">
        <w:rPr>
          <w:rFonts w:ascii="Times New Roman" w:hAnsi="Times New Roman" w:cs="Times New Roman"/>
          <w:sz w:val="24"/>
          <w:szCs w:val="24"/>
        </w:rPr>
        <w:t xml:space="preserve"> This department will be responsible for </w:t>
      </w:r>
      <w:r w:rsidR="00D331F5" w:rsidRPr="00B61A4D">
        <w:rPr>
          <w:rFonts w:ascii="Times New Roman" w:hAnsi="Times New Roman" w:cs="Times New Roman"/>
          <w:sz w:val="24"/>
          <w:szCs w:val="24"/>
        </w:rPr>
        <w:t xml:space="preserve">the purchase of all types of input that are required for the proper working of the production unit. </w:t>
      </w:r>
      <w:r w:rsidR="0092105D" w:rsidRPr="00B61A4D">
        <w:rPr>
          <w:rFonts w:ascii="Times New Roman" w:hAnsi="Times New Roman" w:cs="Times New Roman"/>
          <w:sz w:val="24"/>
          <w:szCs w:val="24"/>
        </w:rPr>
        <w:t xml:space="preserve">This department will be headed by the GM procurement who will directly report to my business </w:t>
      </w:r>
      <w:r w:rsidR="00B8556E" w:rsidRPr="00B61A4D">
        <w:rPr>
          <w:rFonts w:ascii="Times New Roman" w:hAnsi="Times New Roman" w:cs="Times New Roman"/>
          <w:sz w:val="24"/>
          <w:szCs w:val="24"/>
        </w:rPr>
        <w:t>partner</w:t>
      </w:r>
      <w:r w:rsidR="0092105D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793A41" w:rsidRPr="00B61A4D">
        <w:rPr>
          <w:rFonts w:ascii="Times New Roman" w:hAnsi="Times New Roman" w:cs="Times New Roman"/>
          <w:sz w:val="24"/>
          <w:szCs w:val="24"/>
        </w:rPr>
        <w:t>Finance</w:t>
      </w:r>
      <w:r w:rsidR="00472D70" w:rsidRPr="00B61A4D">
        <w:rPr>
          <w:rFonts w:ascii="Times New Roman" w:hAnsi="Times New Roman" w:cs="Times New Roman"/>
          <w:sz w:val="24"/>
          <w:szCs w:val="24"/>
        </w:rPr>
        <w:t>, Admin</w:t>
      </w:r>
      <w:r w:rsidR="00FB1E83" w:rsidRPr="00B61A4D">
        <w:rPr>
          <w:rFonts w:ascii="Times New Roman" w:hAnsi="Times New Roman" w:cs="Times New Roman"/>
          <w:sz w:val="24"/>
          <w:szCs w:val="24"/>
        </w:rPr>
        <w:t>,</w:t>
      </w:r>
      <w:r w:rsidR="00472D70" w:rsidRPr="00B61A4D">
        <w:rPr>
          <w:rFonts w:ascii="Times New Roman" w:hAnsi="Times New Roman" w:cs="Times New Roman"/>
          <w:sz w:val="24"/>
          <w:szCs w:val="24"/>
        </w:rPr>
        <w:t xml:space="preserve"> and P</w:t>
      </w:r>
      <w:r w:rsidR="00793A41" w:rsidRPr="00B61A4D">
        <w:rPr>
          <w:rFonts w:ascii="Times New Roman" w:hAnsi="Times New Roman" w:cs="Times New Roman"/>
          <w:sz w:val="24"/>
          <w:szCs w:val="24"/>
        </w:rPr>
        <w:t>urchase</w:t>
      </w:r>
      <w:r w:rsidR="00EE0A92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472D70" w:rsidRPr="00B61A4D">
        <w:rPr>
          <w:rFonts w:ascii="Times New Roman" w:hAnsi="Times New Roman" w:cs="Times New Roman"/>
          <w:sz w:val="24"/>
          <w:szCs w:val="24"/>
        </w:rPr>
        <w:t>managers will work under the GM and they will be directed to build their teams according to the needs and conditions.</w:t>
      </w:r>
    </w:p>
    <w:p w14:paraId="14519CB7" w14:textId="77777777" w:rsidR="000472DD" w:rsidRPr="00B61A4D" w:rsidRDefault="009B639B" w:rsidP="00A51846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lastRenderedPageBreak/>
        <w:t>Knitting Department</w:t>
      </w:r>
      <w:r w:rsidRPr="00B61A4D">
        <w:rPr>
          <w:rFonts w:ascii="Times New Roman" w:hAnsi="Times New Roman" w:cs="Times New Roman"/>
          <w:sz w:val="24"/>
          <w:szCs w:val="24"/>
        </w:rPr>
        <w:t>:</w:t>
      </w:r>
      <w:r w:rsidR="00472D70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317C21" w:rsidRPr="00B61A4D">
        <w:rPr>
          <w:rFonts w:ascii="Times New Roman" w:hAnsi="Times New Roman" w:cs="Times New Roman"/>
          <w:sz w:val="24"/>
          <w:szCs w:val="24"/>
        </w:rPr>
        <w:t>This department will be responsible for the successful operation of knitting</w:t>
      </w:r>
      <w:r w:rsidR="00F45A9F" w:rsidRPr="00B61A4D">
        <w:rPr>
          <w:rFonts w:ascii="Times New Roman" w:hAnsi="Times New Roman" w:cs="Times New Roman"/>
          <w:sz w:val="24"/>
          <w:szCs w:val="24"/>
        </w:rPr>
        <w:t xml:space="preserve"> units and will be headed by GM knitting </w:t>
      </w:r>
      <w:r w:rsidR="00F35AE0" w:rsidRPr="00B61A4D">
        <w:rPr>
          <w:rFonts w:ascii="Times New Roman" w:hAnsi="Times New Roman" w:cs="Times New Roman"/>
          <w:sz w:val="24"/>
          <w:szCs w:val="24"/>
        </w:rPr>
        <w:t xml:space="preserve">who will </w:t>
      </w:r>
      <w:r w:rsidR="00B932B2" w:rsidRPr="00B61A4D">
        <w:rPr>
          <w:rFonts w:ascii="Times New Roman" w:hAnsi="Times New Roman" w:cs="Times New Roman"/>
          <w:sz w:val="24"/>
          <w:szCs w:val="24"/>
        </w:rPr>
        <w:t>directly report to my business. Ten knitting supervisors will report to GM knitting and they will be responsible for the functioning of</w:t>
      </w:r>
      <w:r w:rsidR="00ED4F76" w:rsidRPr="00B61A4D">
        <w:rPr>
          <w:rFonts w:ascii="Times New Roman" w:hAnsi="Times New Roman" w:cs="Times New Roman"/>
          <w:sz w:val="24"/>
          <w:szCs w:val="24"/>
        </w:rPr>
        <w:t xml:space="preserve"> ten</w:t>
      </w:r>
      <w:r w:rsidR="00B932B2" w:rsidRPr="00B61A4D">
        <w:rPr>
          <w:rFonts w:ascii="Times New Roman" w:hAnsi="Times New Roman" w:cs="Times New Roman"/>
          <w:sz w:val="24"/>
          <w:szCs w:val="24"/>
        </w:rPr>
        <w:t xml:space="preserve"> knitting Units.</w:t>
      </w:r>
    </w:p>
    <w:p w14:paraId="19F5D7DF" w14:textId="77777777" w:rsidR="00CA30A9" w:rsidRPr="00B61A4D" w:rsidRDefault="009B639B" w:rsidP="00A51846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acking Department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7F706C" w:rsidRPr="00B61A4D">
        <w:rPr>
          <w:rFonts w:ascii="Times New Roman" w:hAnsi="Times New Roman" w:cs="Times New Roman"/>
          <w:sz w:val="24"/>
          <w:szCs w:val="24"/>
        </w:rPr>
        <w:t xml:space="preserve">The GM of this department will be responsible for the packing </w:t>
      </w:r>
      <w:r w:rsidR="006B5EB8" w:rsidRPr="00B61A4D">
        <w:rPr>
          <w:rFonts w:ascii="Times New Roman" w:hAnsi="Times New Roman" w:cs="Times New Roman"/>
          <w:sz w:val="24"/>
          <w:szCs w:val="24"/>
        </w:rPr>
        <w:t xml:space="preserve">and tagging </w:t>
      </w:r>
      <w:r w:rsidR="007F706C" w:rsidRPr="00B61A4D">
        <w:rPr>
          <w:rFonts w:ascii="Times New Roman" w:hAnsi="Times New Roman" w:cs="Times New Roman"/>
          <w:sz w:val="24"/>
          <w:szCs w:val="24"/>
        </w:rPr>
        <w:t xml:space="preserve">of </w:t>
      </w:r>
      <w:r w:rsidR="006B5EB8" w:rsidRPr="00B61A4D">
        <w:rPr>
          <w:rFonts w:ascii="Times New Roman" w:hAnsi="Times New Roman" w:cs="Times New Roman"/>
          <w:sz w:val="24"/>
          <w:szCs w:val="24"/>
        </w:rPr>
        <w:t>stitched</w:t>
      </w:r>
      <w:r w:rsidR="004540FF" w:rsidRPr="00B61A4D">
        <w:rPr>
          <w:rFonts w:ascii="Times New Roman" w:hAnsi="Times New Roman" w:cs="Times New Roman"/>
          <w:sz w:val="24"/>
          <w:szCs w:val="24"/>
        </w:rPr>
        <w:t xml:space="preserve"> material and will directly report to my partner. </w:t>
      </w:r>
      <w:r w:rsidR="00F537D0" w:rsidRPr="00B61A4D">
        <w:rPr>
          <w:rFonts w:ascii="Times New Roman" w:hAnsi="Times New Roman" w:cs="Times New Roman"/>
          <w:sz w:val="24"/>
          <w:szCs w:val="24"/>
        </w:rPr>
        <w:t>Four Packing supervisors will work under the GM of this department.</w:t>
      </w:r>
    </w:p>
    <w:p w14:paraId="0767531E" w14:textId="77777777" w:rsidR="005C7445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B61A4D">
        <w:rPr>
          <w:rFonts w:ascii="Times New Roman" w:hAnsi="Times New Roman" w:cs="Times New Roman"/>
          <w:i/>
          <w:sz w:val="24"/>
          <w:szCs w:val="24"/>
        </w:rPr>
        <w:t xml:space="preserve">Advertising Section </w:t>
      </w:r>
    </w:p>
    <w:p w14:paraId="21EC55DB" w14:textId="77777777" w:rsidR="00111E37" w:rsidRPr="00B61A4D" w:rsidRDefault="009B639B" w:rsidP="00FB1E83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This section will handle all the activities that will require the selling of our products. I </w:t>
      </w:r>
      <w:r w:rsidR="00EA51C5" w:rsidRPr="00B61A4D">
        <w:rPr>
          <w:rFonts w:ascii="Times New Roman" w:hAnsi="Times New Roman" w:cs="Times New Roman"/>
          <w:sz w:val="24"/>
          <w:szCs w:val="24"/>
        </w:rPr>
        <w:t>will lead this Section.</w:t>
      </w:r>
      <w:r w:rsidR="007E0573" w:rsidRPr="00B61A4D">
        <w:rPr>
          <w:rFonts w:ascii="Times New Roman" w:hAnsi="Times New Roman" w:cs="Times New Roman"/>
          <w:sz w:val="24"/>
          <w:szCs w:val="24"/>
        </w:rPr>
        <w:t xml:space="preserve"> This section </w:t>
      </w:r>
      <w:r w:rsidR="00B96FBE" w:rsidRPr="00B61A4D">
        <w:rPr>
          <w:rFonts w:ascii="Times New Roman" w:hAnsi="Times New Roman" w:cs="Times New Roman"/>
          <w:sz w:val="24"/>
          <w:szCs w:val="24"/>
        </w:rPr>
        <w:t>will be further divided into three</w:t>
      </w:r>
      <w:r w:rsidR="007E0573" w:rsidRPr="00B61A4D">
        <w:rPr>
          <w:rFonts w:ascii="Times New Roman" w:hAnsi="Times New Roman" w:cs="Times New Roman"/>
          <w:sz w:val="24"/>
          <w:szCs w:val="24"/>
        </w:rPr>
        <w:t xml:space="preserve"> departments.</w:t>
      </w:r>
      <w:r w:rsidR="00B96FBE" w:rsidRPr="00B61A4D">
        <w:rPr>
          <w:rFonts w:ascii="Times New Roman" w:hAnsi="Times New Roman" w:cs="Times New Roman"/>
          <w:sz w:val="24"/>
          <w:szCs w:val="24"/>
        </w:rPr>
        <w:t xml:space="preserve"> General </w:t>
      </w:r>
      <w:r w:rsidR="00BE790A" w:rsidRPr="00B61A4D">
        <w:rPr>
          <w:rFonts w:ascii="Times New Roman" w:hAnsi="Times New Roman" w:cs="Times New Roman"/>
          <w:sz w:val="24"/>
          <w:szCs w:val="24"/>
        </w:rPr>
        <w:t>Managers</w:t>
      </w:r>
      <w:r w:rsidR="00B96FBE" w:rsidRPr="00B61A4D">
        <w:rPr>
          <w:rFonts w:ascii="Times New Roman" w:hAnsi="Times New Roman" w:cs="Times New Roman"/>
          <w:sz w:val="24"/>
          <w:szCs w:val="24"/>
        </w:rPr>
        <w:t xml:space="preserve"> of all three departments will directly report to me</w:t>
      </w:r>
      <w:r w:rsidR="00FB1E83" w:rsidRPr="00B61A4D">
        <w:rPr>
          <w:rFonts w:ascii="Times New Roman" w:hAnsi="Times New Roman" w:cs="Times New Roman"/>
          <w:sz w:val="24"/>
          <w:szCs w:val="24"/>
        </w:rPr>
        <w:t>:</w:t>
      </w:r>
      <w:r w:rsidR="00B96FBE" w:rsidRPr="00B61A4D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2A66FA1" w14:textId="77777777" w:rsidR="00DA195C" w:rsidRPr="00B61A4D" w:rsidRDefault="009B639B" w:rsidP="00A51846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Advertising Department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7E6019" w:rsidRPr="00B61A4D">
        <w:rPr>
          <w:rFonts w:ascii="Times New Roman" w:hAnsi="Times New Roman" w:cs="Times New Roman"/>
          <w:sz w:val="24"/>
          <w:szCs w:val="24"/>
        </w:rPr>
        <w:t xml:space="preserve">GM advertising will be responsible for </w:t>
      </w:r>
      <w:r w:rsidRPr="00B61A4D">
        <w:rPr>
          <w:rFonts w:ascii="Times New Roman" w:hAnsi="Times New Roman" w:cs="Times New Roman"/>
          <w:sz w:val="24"/>
          <w:szCs w:val="24"/>
        </w:rPr>
        <w:t>the arrangements and proposals of advertisements:</w:t>
      </w:r>
    </w:p>
    <w:p w14:paraId="46152863" w14:textId="77777777" w:rsidR="007E0573" w:rsidRPr="00B61A4D" w:rsidRDefault="009B639B" w:rsidP="00A51846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ublic Relations Department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8855BD" w:rsidRPr="00B61A4D">
        <w:rPr>
          <w:rFonts w:ascii="Times New Roman" w:hAnsi="Times New Roman" w:cs="Times New Roman"/>
          <w:sz w:val="24"/>
          <w:szCs w:val="24"/>
        </w:rPr>
        <w:t xml:space="preserve">GM Public Relations will be responsible for the development of business </w:t>
      </w:r>
      <w:r w:rsidR="00F007DA" w:rsidRPr="00B61A4D">
        <w:rPr>
          <w:rFonts w:ascii="Times New Roman" w:hAnsi="Times New Roman" w:cs="Times New Roman"/>
          <w:sz w:val="24"/>
          <w:szCs w:val="24"/>
        </w:rPr>
        <w:t>partners</w:t>
      </w:r>
      <w:r w:rsidR="008855BD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F007DA" w:rsidRPr="00B61A4D">
        <w:rPr>
          <w:rFonts w:ascii="Times New Roman" w:hAnsi="Times New Roman" w:cs="Times New Roman"/>
          <w:sz w:val="24"/>
          <w:szCs w:val="24"/>
        </w:rPr>
        <w:t xml:space="preserve">This department will also responsible for making contacts with potential buyers of our products. </w:t>
      </w:r>
    </w:p>
    <w:p w14:paraId="34BB40F3" w14:textId="77777777" w:rsidR="00BD6536" w:rsidRPr="00B61A4D" w:rsidRDefault="009B639B" w:rsidP="00A51846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Human Resources Department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BE790A" w:rsidRPr="00B61A4D">
        <w:rPr>
          <w:rFonts w:ascii="Times New Roman" w:hAnsi="Times New Roman" w:cs="Times New Roman"/>
          <w:sz w:val="24"/>
          <w:szCs w:val="24"/>
        </w:rPr>
        <w:t xml:space="preserve">This department will be responsible for the recruitment of employees. </w:t>
      </w:r>
      <w:r w:rsidR="0070545A" w:rsidRPr="00B61A4D">
        <w:rPr>
          <w:rFonts w:ascii="Times New Roman" w:hAnsi="Times New Roman" w:cs="Times New Roman"/>
          <w:sz w:val="24"/>
          <w:szCs w:val="24"/>
        </w:rPr>
        <w:t>The employee's</w:t>
      </w:r>
      <w:r w:rsidRPr="00B61A4D">
        <w:rPr>
          <w:rFonts w:ascii="Times New Roman" w:hAnsi="Times New Roman" w:cs="Times New Roman"/>
          <w:sz w:val="24"/>
          <w:szCs w:val="24"/>
        </w:rPr>
        <w:t xml:space="preserve"> database will also be managed by this department. </w:t>
      </w:r>
    </w:p>
    <w:p w14:paraId="0EB772BD" w14:textId="77777777" w:rsidR="00A80BA8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Marketing Tool</w:t>
      </w:r>
      <w:r w:rsidR="00A51846" w:rsidRPr="00B61A4D">
        <w:rPr>
          <w:rFonts w:ascii="Times New Roman" w:hAnsi="Times New Roman" w:cs="Times New Roman"/>
          <w:b/>
          <w:sz w:val="24"/>
          <w:szCs w:val="24"/>
        </w:rPr>
        <w:t>s</w:t>
      </w:r>
      <w:r w:rsidRPr="00B61A4D">
        <w:rPr>
          <w:rFonts w:ascii="Times New Roman" w:hAnsi="Times New Roman" w:cs="Times New Roman"/>
          <w:b/>
          <w:sz w:val="24"/>
          <w:szCs w:val="24"/>
        </w:rPr>
        <w:t xml:space="preserve">: 4 P’s </w:t>
      </w:r>
    </w:p>
    <w:p w14:paraId="2EB96293" w14:textId="77777777" w:rsidR="00107191" w:rsidRPr="00B61A4D" w:rsidRDefault="009B639B" w:rsidP="00A51846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Marketing of goods or services is the basic requirement that can make a business successful. </w:t>
      </w:r>
      <w:r w:rsidR="004E659E" w:rsidRPr="00B61A4D">
        <w:rPr>
          <w:rFonts w:ascii="Times New Roman" w:hAnsi="Times New Roman" w:cs="Times New Roman"/>
          <w:sz w:val="24"/>
          <w:szCs w:val="24"/>
        </w:rPr>
        <w:t xml:space="preserve">Neil Borden was a professor of marketing at Harvard </w:t>
      </w:r>
      <w:r w:rsidR="005866A3" w:rsidRPr="00B61A4D">
        <w:rPr>
          <w:rFonts w:ascii="Times New Roman" w:hAnsi="Times New Roman" w:cs="Times New Roman"/>
          <w:sz w:val="24"/>
          <w:szCs w:val="24"/>
        </w:rPr>
        <w:t>University</w:t>
      </w:r>
      <w:r w:rsidR="004E659E" w:rsidRPr="00B61A4D">
        <w:rPr>
          <w:rFonts w:ascii="Times New Roman" w:hAnsi="Times New Roman" w:cs="Times New Roman"/>
          <w:sz w:val="24"/>
          <w:szCs w:val="24"/>
        </w:rPr>
        <w:t xml:space="preserve"> and he gave the idea of a marketing mix. </w:t>
      </w:r>
      <w:r w:rsidR="005866A3" w:rsidRPr="00B61A4D">
        <w:rPr>
          <w:rFonts w:ascii="Times New Roman" w:hAnsi="Times New Roman" w:cs="Times New Roman"/>
          <w:sz w:val="24"/>
          <w:szCs w:val="24"/>
        </w:rPr>
        <w:t xml:space="preserve">This idea is called the 4P's of marketing and is still a very popular marketing strategy. </w:t>
      </w:r>
      <w:r w:rsidR="00CF4CD6" w:rsidRPr="00B61A4D">
        <w:rPr>
          <w:rFonts w:ascii="Times New Roman" w:hAnsi="Times New Roman" w:cs="Times New Roman"/>
          <w:sz w:val="24"/>
          <w:szCs w:val="24"/>
        </w:rPr>
        <w:t xml:space="preserve">The proper use of this idea in our business will make our business a success. </w:t>
      </w:r>
      <w:r w:rsidR="00541D47" w:rsidRPr="00B61A4D">
        <w:rPr>
          <w:rFonts w:ascii="Times New Roman" w:hAnsi="Times New Roman" w:cs="Times New Roman"/>
          <w:sz w:val="24"/>
          <w:szCs w:val="24"/>
        </w:rPr>
        <w:t xml:space="preserve">Borden's </w:t>
      </w:r>
      <w:r w:rsidR="00541D47" w:rsidRPr="00B61A4D">
        <w:rPr>
          <w:rFonts w:ascii="Times New Roman" w:hAnsi="Times New Roman" w:cs="Times New Roman"/>
          <w:sz w:val="24"/>
          <w:szCs w:val="24"/>
        </w:rPr>
        <w:lastRenderedPageBreak/>
        <w:t>4P's stands for Product, Price, Place, and Promotion</w:t>
      </w:r>
      <w:r w:rsidR="00800171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begin"/>
      </w:r>
      <w:r w:rsidR="00800171" w:rsidRPr="00B61A4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KQDjpdT3","properties":{"formattedCitation":"(Gr\\uc0\\u246{}nroos)","plainCitation":"(Grönroos)","noteIndex":0},"citationItems":[{"id":1051,"uris":["http://zotero.org/users/local/s8f0QVnP/items/4XCSI6EA"],"uri":["http://zotero.org/users/local/s8f0QVnP/items/4XCSI6EA"],"itemData":{"id":1051,"type":"article-journal","container-title":"Management Decision","issue":"8","title":"Marketing redefined","volume":"28","author":[{"family":"Grönroos","given":"Christian"}],"issued":{"date-parts":[["1990"]]}}}],"schema":"https://github.com/citation-style-language/schema/raw/master/csl-citation.json"} </w:instrTex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separate"/>
      </w:r>
      <w:r w:rsidR="00800171" w:rsidRPr="00B61A4D">
        <w:rPr>
          <w:rFonts w:ascii="Times New Roman" w:hAnsi="Times New Roman" w:cs="Times New Roman"/>
          <w:sz w:val="24"/>
          <w:szCs w:val="24"/>
        </w:rPr>
        <w:t>(Grönroos)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end"/>
      </w:r>
      <w:r w:rsidR="00541D47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494681" w:rsidRPr="00B61A4D">
        <w:rPr>
          <w:rFonts w:ascii="Times New Roman" w:hAnsi="Times New Roman" w:cs="Times New Roman"/>
          <w:sz w:val="24"/>
          <w:szCs w:val="24"/>
        </w:rPr>
        <w:t xml:space="preserve">We will use the concept of 4P’s for our business in the following way. </w:t>
      </w:r>
    </w:p>
    <w:p w14:paraId="190777CC" w14:textId="1C464318" w:rsidR="00661401" w:rsidRPr="00B61A4D" w:rsidRDefault="009B639B" w:rsidP="00A51846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roduct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2A1812" w:rsidRPr="00B61A4D">
        <w:rPr>
          <w:rFonts w:ascii="Times New Roman" w:hAnsi="Times New Roman" w:cs="Times New Roman"/>
          <w:sz w:val="24"/>
          <w:szCs w:val="24"/>
        </w:rPr>
        <w:t xml:space="preserve">The first P of Borden's theory stands for the selection of the product. </w:t>
      </w:r>
      <w:r w:rsidR="00544F2E" w:rsidRPr="00B61A4D">
        <w:rPr>
          <w:rFonts w:ascii="Times New Roman" w:hAnsi="Times New Roman" w:cs="Times New Roman"/>
          <w:sz w:val="24"/>
          <w:szCs w:val="24"/>
        </w:rPr>
        <w:t xml:space="preserve">The good or service provided by a business must have the ability that it can create its demand. </w:t>
      </w:r>
      <w:r w:rsidR="003E6740" w:rsidRPr="00B61A4D">
        <w:rPr>
          <w:rFonts w:ascii="Times New Roman" w:hAnsi="Times New Roman" w:cs="Times New Roman"/>
          <w:sz w:val="24"/>
          <w:szCs w:val="24"/>
        </w:rPr>
        <w:t>We have selected Child</w:t>
      </w:r>
      <w:r w:rsidR="00B61A4D">
        <w:rPr>
          <w:rFonts w:ascii="Times New Roman" w:hAnsi="Times New Roman" w:cs="Times New Roman"/>
          <w:sz w:val="24"/>
          <w:szCs w:val="24"/>
        </w:rPr>
        <w:t>ren’s</w:t>
      </w:r>
      <w:r w:rsidR="003E6740" w:rsidRPr="00B61A4D">
        <w:rPr>
          <w:rFonts w:ascii="Times New Roman" w:hAnsi="Times New Roman" w:cs="Times New Roman"/>
          <w:sz w:val="24"/>
          <w:szCs w:val="24"/>
        </w:rPr>
        <w:t xml:space="preserve"> Garments as our product</w:t>
      </w:r>
      <w:r w:rsidR="00D62102" w:rsidRPr="00B61A4D">
        <w:rPr>
          <w:rFonts w:ascii="Times New Roman" w:hAnsi="Times New Roman" w:cs="Times New Roman"/>
          <w:sz w:val="24"/>
          <w:szCs w:val="24"/>
        </w:rPr>
        <w:t>. The demand for this product is very stable and even increase over time because clothing is a basic necessity of human being.</w:t>
      </w:r>
    </w:p>
    <w:p w14:paraId="4E8B9125" w14:textId="4468B03E" w:rsidR="0056002A" w:rsidRPr="00B61A4D" w:rsidRDefault="009B639B" w:rsidP="00A51846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rice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B8017A" w:rsidRPr="00B61A4D">
        <w:rPr>
          <w:rFonts w:ascii="Times New Roman" w:hAnsi="Times New Roman" w:cs="Times New Roman"/>
          <w:sz w:val="24"/>
          <w:szCs w:val="24"/>
        </w:rPr>
        <w:t xml:space="preserve">Determination of price for the product is a very sensitive decision. </w:t>
      </w:r>
      <w:r w:rsidR="00460410" w:rsidRPr="00B61A4D">
        <w:rPr>
          <w:rFonts w:ascii="Times New Roman" w:hAnsi="Times New Roman" w:cs="Times New Roman"/>
          <w:sz w:val="24"/>
          <w:szCs w:val="24"/>
        </w:rPr>
        <w:t xml:space="preserve">It should be done after considering every possible aspect of the market. </w:t>
      </w:r>
      <w:r w:rsidR="00E15B09" w:rsidRPr="00B61A4D">
        <w:rPr>
          <w:rFonts w:ascii="Times New Roman" w:hAnsi="Times New Roman" w:cs="Times New Roman"/>
          <w:sz w:val="24"/>
          <w:szCs w:val="24"/>
        </w:rPr>
        <w:t>For our product of child</w:t>
      </w:r>
      <w:r w:rsidR="00B61A4D">
        <w:rPr>
          <w:rFonts w:ascii="Times New Roman" w:hAnsi="Times New Roman" w:cs="Times New Roman"/>
          <w:sz w:val="24"/>
          <w:szCs w:val="24"/>
        </w:rPr>
        <w:t>ren’s</w:t>
      </w:r>
      <w:r w:rsidR="00E15B09" w:rsidRPr="00B61A4D">
        <w:rPr>
          <w:rFonts w:ascii="Times New Roman" w:hAnsi="Times New Roman" w:cs="Times New Roman"/>
          <w:sz w:val="24"/>
          <w:szCs w:val="24"/>
        </w:rPr>
        <w:t xml:space="preserve"> garment, initially, we will charge a very low price just for the sake of creating extra demand for our brand. </w:t>
      </w:r>
      <w:r w:rsidR="00BA4EFE" w:rsidRPr="00B61A4D">
        <w:rPr>
          <w:rFonts w:ascii="Times New Roman" w:hAnsi="Times New Roman" w:cs="Times New Roman"/>
          <w:sz w:val="24"/>
          <w:szCs w:val="24"/>
        </w:rPr>
        <w:t>When there will be enough demand for our product, then we will be able to increase the price of our product</w:t>
      </w:r>
      <w:r w:rsidR="00800171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begin"/>
      </w:r>
      <w:r w:rsidR="00800171" w:rsidRPr="00B61A4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dFHqq37","properties":{"formattedCitation":"(M\\uc0\\u246{}ller)","plainCitation":"(Möller)","noteIndex":0},"citationItems":[{"id":1050,"uris":["http://zotero.org/users/local/s8f0QVnP/items/LBVC5EX4"],"uri":["http://zotero.org/users/local/s8f0QVnP/items/LBVC5EX4"],"itemData":{"id":1050,"type":"article-journal","title":"The marketing mix revisited: Towards the 21st century marketing by E. Constantinides","author":[{"family":"Möller","given":"Kristian"}],"issued":{"date-parts":[["2006"]]}}}],"schema":"https://github.com/citation-style-language/schema/raw/master/csl-citation.json"} </w:instrTex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separate"/>
      </w:r>
      <w:r w:rsidR="00800171" w:rsidRPr="00B61A4D">
        <w:rPr>
          <w:rFonts w:ascii="Times New Roman" w:hAnsi="Times New Roman" w:cs="Times New Roman"/>
          <w:sz w:val="24"/>
          <w:szCs w:val="24"/>
        </w:rPr>
        <w:t>(Möller)</w:t>
      </w:r>
      <w:r w:rsidR="00800171" w:rsidRPr="00B61A4D">
        <w:rPr>
          <w:rFonts w:ascii="Times New Roman" w:hAnsi="Times New Roman" w:cs="Times New Roman"/>
          <w:sz w:val="24"/>
          <w:szCs w:val="24"/>
        </w:rPr>
        <w:fldChar w:fldCharType="end"/>
      </w:r>
      <w:r w:rsidR="00BA4EFE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446353" w:rsidRPr="00B61A4D">
        <w:rPr>
          <w:rFonts w:ascii="Times New Roman" w:hAnsi="Times New Roman" w:cs="Times New Roman"/>
          <w:sz w:val="24"/>
          <w:szCs w:val="24"/>
        </w:rPr>
        <w:t xml:space="preserve">Off-season sales can be another price strategy for the promotion of our product. </w:t>
      </w:r>
    </w:p>
    <w:p w14:paraId="5B4C0F95" w14:textId="77777777" w:rsidR="0089242A" w:rsidRPr="00B61A4D" w:rsidRDefault="009B639B" w:rsidP="00A51846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lace</w:t>
      </w:r>
      <w:r w:rsidRPr="00B61A4D">
        <w:rPr>
          <w:rFonts w:ascii="Times New Roman" w:hAnsi="Times New Roman" w:cs="Times New Roman"/>
          <w:sz w:val="24"/>
          <w:szCs w:val="24"/>
        </w:rPr>
        <w:t>: The decision about the target market falls into the category of Place.</w:t>
      </w:r>
      <w:r w:rsidR="000E3B77" w:rsidRPr="00B61A4D">
        <w:rPr>
          <w:rFonts w:ascii="Times New Roman" w:hAnsi="Times New Roman" w:cs="Times New Roman"/>
          <w:sz w:val="24"/>
          <w:szCs w:val="24"/>
        </w:rPr>
        <w:t xml:space="preserve"> Initially, we will sell our product just in the state of Texas. </w:t>
      </w:r>
      <w:r w:rsidR="00CC2952" w:rsidRPr="00B61A4D">
        <w:rPr>
          <w:rFonts w:ascii="Times New Roman" w:hAnsi="Times New Roman" w:cs="Times New Roman"/>
          <w:sz w:val="24"/>
          <w:szCs w:val="24"/>
        </w:rPr>
        <w:t xml:space="preserve">Gradually we will expand our business all over America. </w:t>
      </w:r>
      <w:r w:rsidR="00480539" w:rsidRPr="00B61A4D">
        <w:rPr>
          <w:rFonts w:ascii="Times New Roman" w:hAnsi="Times New Roman" w:cs="Times New Roman"/>
          <w:sz w:val="24"/>
          <w:szCs w:val="24"/>
        </w:rPr>
        <w:t>Our target customers will be the middle and upper-middle-class families of America.</w:t>
      </w:r>
    </w:p>
    <w:p w14:paraId="0FFEAA7D" w14:textId="77777777" w:rsidR="004678F5" w:rsidRPr="00B61A4D" w:rsidRDefault="009B639B" w:rsidP="00A51846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Promotion</w:t>
      </w:r>
      <w:r w:rsidRPr="00B61A4D">
        <w:rPr>
          <w:rFonts w:ascii="Times New Roman" w:hAnsi="Times New Roman" w:cs="Times New Roman"/>
          <w:sz w:val="24"/>
          <w:szCs w:val="24"/>
        </w:rPr>
        <w:t xml:space="preserve">: </w:t>
      </w:r>
      <w:r w:rsidR="00F27E14" w:rsidRPr="00B61A4D">
        <w:rPr>
          <w:rFonts w:ascii="Times New Roman" w:hAnsi="Times New Roman" w:cs="Times New Roman"/>
          <w:sz w:val="24"/>
          <w:szCs w:val="24"/>
        </w:rPr>
        <w:t xml:space="preserve">The selection of advertising strategies and public relations fall under the category of promotion. </w:t>
      </w:r>
      <w:r w:rsidR="00C37134" w:rsidRPr="00B61A4D">
        <w:rPr>
          <w:rFonts w:ascii="Times New Roman" w:hAnsi="Times New Roman" w:cs="Times New Roman"/>
          <w:sz w:val="24"/>
          <w:szCs w:val="24"/>
        </w:rPr>
        <w:t xml:space="preserve">For the advertisement for our product, we will use electronic media as well as signboards. </w:t>
      </w:r>
      <w:r w:rsidR="008341F9" w:rsidRPr="00B61A4D">
        <w:rPr>
          <w:rFonts w:ascii="Times New Roman" w:hAnsi="Times New Roman" w:cs="Times New Roman"/>
          <w:sz w:val="24"/>
          <w:szCs w:val="24"/>
        </w:rPr>
        <w:t xml:space="preserve">The online availability of our products on factory rates will be another marketing strategy that we will use. </w:t>
      </w:r>
      <w:r w:rsidR="00D032FD" w:rsidRPr="00B61A4D">
        <w:rPr>
          <w:rFonts w:ascii="Times New Roman" w:hAnsi="Times New Roman" w:cs="Times New Roman"/>
          <w:sz w:val="24"/>
          <w:szCs w:val="24"/>
        </w:rPr>
        <w:t>We will also contact all chain stores of Texas for the promotion and selling of our product.</w:t>
      </w:r>
    </w:p>
    <w:p w14:paraId="37DF2B58" w14:textId="77777777" w:rsidR="004678F5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t>Conclusion</w:t>
      </w:r>
    </w:p>
    <w:p w14:paraId="078E8FB6" w14:textId="0394F46A" w:rsidR="004010CF" w:rsidRPr="00B61A4D" w:rsidRDefault="009B639B" w:rsidP="00A51846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lastRenderedPageBreak/>
        <w:t xml:space="preserve">A </w:t>
      </w:r>
      <w:r w:rsidR="003D1735" w:rsidRPr="00B61A4D">
        <w:rPr>
          <w:rFonts w:ascii="Times New Roman" w:hAnsi="Times New Roman" w:cs="Times New Roman"/>
          <w:sz w:val="24"/>
          <w:szCs w:val="24"/>
        </w:rPr>
        <w:t>decent</w:t>
      </w:r>
      <w:r w:rsidRPr="00B61A4D">
        <w:rPr>
          <w:rFonts w:ascii="Times New Roman" w:hAnsi="Times New Roman" w:cs="Times New Roman"/>
          <w:sz w:val="24"/>
          <w:szCs w:val="24"/>
        </w:rPr>
        <w:t xml:space="preserve"> and timely decision making is the basic necessity for the </w:t>
      </w:r>
      <w:r w:rsidR="0030521A" w:rsidRPr="00B61A4D">
        <w:rPr>
          <w:rFonts w:ascii="Times New Roman" w:hAnsi="Times New Roman" w:cs="Times New Roman"/>
          <w:sz w:val="24"/>
          <w:szCs w:val="24"/>
        </w:rPr>
        <w:t>successful</w:t>
      </w:r>
      <w:r w:rsidR="003D1735" w:rsidRPr="00B61A4D">
        <w:rPr>
          <w:rFonts w:ascii="Times New Roman" w:hAnsi="Times New Roman" w:cs="Times New Roman"/>
          <w:sz w:val="24"/>
          <w:szCs w:val="24"/>
        </w:rPr>
        <w:t xml:space="preserve"> establishment of any business. A</w:t>
      </w:r>
      <w:r w:rsidR="00727CFF" w:rsidRPr="00B61A4D">
        <w:rPr>
          <w:rFonts w:ascii="Times New Roman" w:hAnsi="Times New Roman" w:cs="Times New Roman"/>
          <w:sz w:val="24"/>
          <w:szCs w:val="24"/>
        </w:rPr>
        <w:t xml:space="preserve"> lot of decisions </w:t>
      </w:r>
      <w:r w:rsidR="003D1735" w:rsidRPr="00B61A4D">
        <w:rPr>
          <w:rFonts w:ascii="Times New Roman" w:hAnsi="Times New Roman" w:cs="Times New Roman"/>
          <w:sz w:val="24"/>
          <w:szCs w:val="24"/>
        </w:rPr>
        <w:t xml:space="preserve">has to be made </w:t>
      </w:r>
      <w:r w:rsidR="00727CFF" w:rsidRPr="00B61A4D">
        <w:rPr>
          <w:rFonts w:ascii="Times New Roman" w:hAnsi="Times New Roman" w:cs="Times New Roman"/>
          <w:sz w:val="24"/>
          <w:szCs w:val="24"/>
        </w:rPr>
        <w:t xml:space="preserve">in the routine working of any business. </w:t>
      </w:r>
      <w:r w:rsidR="005313D8" w:rsidRPr="00B61A4D">
        <w:rPr>
          <w:rFonts w:ascii="Times New Roman" w:hAnsi="Times New Roman" w:cs="Times New Roman"/>
          <w:sz w:val="24"/>
          <w:szCs w:val="24"/>
        </w:rPr>
        <w:t>Proper research and knowledge of the market help a lot in making an appropriate decision</w:t>
      </w:r>
      <w:r w:rsidR="0075330F" w:rsidRPr="00B61A4D">
        <w:rPr>
          <w:rFonts w:ascii="Times New Roman" w:hAnsi="Times New Roman" w:cs="Times New Roman"/>
          <w:sz w:val="24"/>
          <w:szCs w:val="24"/>
        </w:rPr>
        <w:t xml:space="preserve">. </w:t>
      </w:r>
      <w:r w:rsidR="00765CA1" w:rsidRPr="00B61A4D">
        <w:rPr>
          <w:rFonts w:ascii="Times New Roman" w:hAnsi="Times New Roman" w:cs="Times New Roman"/>
          <w:sz w:val="24"/>
          <w:szCs w:val="24"/>
        </w:rPr>
        <w:t>A constructive and progressive decision making cannot only save a lot o</w:t>
      </w:r>
      <w:r w:rsidR="003D1735" w:rsidRPr="00B61A4D">
        <w:rPr>
          <w:rFonts w:ascii="Times New Roman" w:hAnsi="Times New Roman" w:cs="Times New Roman"/>
          <w:sz w:val="24"/>
          <w:szCs w:val="24"/>
        </w:rPr>
        <w:t xml:space="preserve">f precious time but it also has </w:t>
      </w:r>
      <w:r w:rsidR="00765CA1" w:rsidRPr="00B61A4D">
        <w:rPr>
          <w:rFonts w:ascii="Times New Roman" w:hAnsi="Times New Roman" w:cs="Times New Roman"/>
          <w:sz w:val="24"/>
          <w:szCs w:val="24"/>
        </w:rPr>
        <w:t xml:space="preserve">the ability to ensure proper and full utilization of every opportunity. </w:t>
      </w:r>
      <w:r w:rsidR="003232D8" w:rsidRPr="00B61A4D">
        <w:rPr>
          <w:rFonts w:ascii="Times New Roman" w:hAnsi="Times New Roman" w:cs="Times New Roman"/>
          <w:sz w:val="24"/>
          <w:szCs w:val="24"/>
        </w:rPr>
        <w:t xml:space="preserve">Business is all about risk-taking and decision making. </w:t>
      </w:r>
      <w:r w:rsidR="008C41A1" w:rsidRPr="00B61A4D">
        <w:rPr>
          <w:rFonts w:ascii="Times New Roman" w:hAnsi="Times New Roman" w:cs="Times New Roman"/>
          <w:sz w:val="24"/>
          <w:szCs w:val="24"/>
        </w:rPr>
        <w:t xml:space="preserve">From the selection of the nature of the business to the outcome of the business, decision making is required </w:t>
      </w:r>
      <w:r w:rsidR="00FB1E83" w:rsidRPr="00B61A4D">
        <w:rPr>
          <w:rFonts w:ascii="Times New Roman" w:hAnsi="Times New Roman" w:cs="Times New Roman"/>
          <w:sz w:val="24"/>
          <w:szCs w:val="24"/>
        </w:rPr>
        <w:t>at</w:t>
      </w:r>
      <w:r w:rsidR="008C41A1" w:rsidRPr="00B61A4D">
        <w:rPr>
          <w:rFonts w:ascii="Times New Roman" w:hAnsi="Times New Roman" w:cs="Times New Roman"/>
          <w:sz w:val="24"/>
          <w:szCs w:val="24"/>
        </w:rPr>
        <w:t xml:space="preserve"> every step of a business. </w:t>
      </w:r>
      <w:r w:rsidR="003D1735" w:rsidRPr="00B61A4D">
        <w:rPr>
          <w:rFonts w:ascii="Times New Roman" w:hAnsi="Times New Roman" w:cs="Times New Roman"/>
          <w:sz w:val="24"/>
          <w:szCs w:val="24"/>
        </w:rPr>
        <w:t>Clarity of vision, risk-takin</w:t>
      </w:r>
      <w:r w:rsidR="00DF7B30" w:rsidRPr="00B61A4D">
        <w:rPr>
          <w:rFonts w:ascii="Times New Roman" w:hAnsi="Times New Roman" w:cs="Times New Roman"/>
          <w:sz w:val="24"/>
          <w:szCs w:val="24"/>
        </w:rPr>
        <w:t>g behavior,</w:t>
      </w:r>
      <w:r w:rsidR="00F74C14" w:rsidRPr="00B61A4D">
        <w:rPr>
          <w:rFonts w:ascii="Times New Roman" w:hAnsi="Times New Roman" w:cs="Times New Roman"/>
          <w:sz w:val="24"/>
          <w:szCs w:val="24"/>
        </w:rPr>
        <w:t xml:space="preserve"> a constructive a progressive attitude, and</w:t>
      </w:r>
      <w:r w:rsidR="00DF7B30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F74C14" w:rsidRPr="00B61A4D">
        <w:rPr>
          <w:rFonts w:ascii="Times New Roman" w:hAnsi="Times New Roman" w:cs="Times New Roman"/>
          <w:sz w:val="24"/>
          <w:szCs w:val="24"/>
        </w:rPr>
        <w:t>a good understanding of the market</w:t>
      </w:r>
      <w:r w:rsidR="001030F5" w:rsidRPr="00B61A4D">
        <w:rPr>
          <w:rFonts w:ascii="Times New Roman" w:hAnsi="Times New Roman" w:cs="Times New Roman"/>
          <w:sz w:val="24"/>
          <w:szCs w:val="24"/>
        </w:rPr>
        <w:t xml:space="preserve"> </w:t>
      </w:r>
      <w:r w:rsidR="00F74C14" w:rsidRPr="00B61A4D">
        <w:rPr>
          <w:rFonts w:ascii="Times New Roman" w:hAnsi="Times New Roman" w:cs="Times New Roman"/>
          <w:sz w:val="24"/>
          <w:szCs w:val="24"/>
        </w:rPr>
        <w:t xml:space="preserve">are the forces that will help me in the successful establishment of my business. </w:t>
      </w:r>
    </w:p>
    <w:p w14:paraId="032BEA33" w14:textId="77777777" w:rsidR="00AC65D2" w:rsidRPr="00B61A4D" w:rsidRDefault="00AC65D2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C45907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984BB7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9DAB15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B92B5B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C11D19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861629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0CE0B6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157A55" w14:textId="77777777" w:rsidR="00A51846" w:rsidRPr="00B61A4D" w:rsidRDefault="00A51846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031560" w14:textId="77777777" w:rsidR="00FB1E83" w:rsidRPr="00B61A4D" w:rsidRDefault="00FB1E83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57DF83" w14:textId="77777777" w:rsidR="00FB1E83" w:rsidRPr="00B61A4D" w:rsidRDefault="00FB1E83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26840C" w14:textId="77777777" w:rsidR="00FB1E83" w:rsidRPr="00B61A4D" w:rsidRDefault="00FB1E83" w:rsidP="00A5184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A4A9F0" w14:textId="77777777" w:rsidR="008C0701" w:rsidRPr="00B61A4D" w:rsidRDefault="009B639B" w:rsidP="00A5184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61A4D">
        <w:rPr>
          <w:rFonts w:ascii="Times New Roman" w:hAnsi="Times New Roman" w:cs="Times New Roman"/>
          <w:b/>
          <w:sz w:val="24"/>
          <w:szCs w:val="24"/>
        </w:rPr>
        <w:lastRenderedPageBreak/>
        <w:t>Works Cited</w:t>
      </w:r>
      <w:r w:rsidR="00D134EC" w:rsidRPr="00B61A4D">
        <w:rPr>
          <w:rFonts w:ascii="Times New Roman" w:hAnsi="Times New Roman" w:cs="Times New Roman"/>
          <w:b/>
          <w:sz w:val="24"/>
          <w:szCs w:val="24"/>
        </w:rPr>
        <w:t>:</w:t>
      </w:r>
      <w:r w:rsidRPr="00B61A4D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4180D1D" w14:textId="77777777" w:rsidR="00D1729A" w:rsidRPr="00B61A4D" w:rsidRDefault="009B639B" w:rsidP="00A51846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fldChar w:fldCharType="begin"/>
      </w:r>
      <w:r w:rsidRPr="00B61A4D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B61A4D">
        <w:rPr>
          <w:rFonts w:ascii="Times New Roman" w:hAnsi="Times New Roman" w:cs="Times New Roman"/>
          <w:sz w:val="24"/>
          <w:szCs w:val="24"/>
        </w:rPr>
        <w:fldChar w:fldCharType="separate"/>
      </w:r>
      <w:r w:rsidRPr="00B61A4D">
        <w:rPr>
          <w:rFonts w:ascii="Times New Roman" w:hAnsi="Times New Roman" w:cs="Times New Roman"/>
          <w:sz w:val="24"/>
          <w:szCs w:val="24"/>
        </w:rPr>
        <w:t xml:space="preserve">Grönroos, Christian. “Marketing Redefined.” </w:t>
      </w:r>
      <w:r w:rsidRPr="00B61A4D">
        <w:rPr>
          <w:rFonts w:ascii="Times New Roman" w:hAnsi="Times New Roman" w:cs="Times New Roman"/>
          <w:i/>
          <w:iCs/>
          <w:sz w:val="24"/>
          <w:szCs w:val="24"/>
        </w:rPr>
        <w:t>Management Decision</w:t>
      </w:r>
      <w:r w:rsidRPr="00B61A4D">
        <w:rPr>
          <w:rFonts w:ascii="Times New Roman" w:hAnsi="Times New Roman" w:cs="Times New Roman"/>
          <w:sz w:val="24"/>
          <w:szCs w:val="24"/>
        </w:rPr>
        <w:t>, vol. 28, no. 8, 1990.</w:t>
      </w:r>
    </w:p>
    <w:p w14:paraId="59BC02D3" w14:textId="77777777" w:rsidR="00D1729A" w:rsidRPr="00B61A4D" w:rsidRDefault="009B639B" w:rsidP="00A51846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Honig, Benson, and Tomas Karlsson. “Institutional Forces and the Written Business Plan.” </w:t>
      </w:r>
      <w:r w:rsidRPr="00B61A4D">
        <w:rPr>
          <w:rFonts w:ascii="Times New Roman" w:hAnsi="Times New Roman" w:cs="Times New Roman"/>
          <w:i/>
          <w:iCs/>
          <w:sz w:val="24"/>
          <w:szCs w:val="24"/>
        </w:rPr>
        <w:t>Journal of Management</w:t>
      </w:r>
      <w:r w:rsidRPr="00B61A4D">
        <w:rPr>
          <w:rFonts w:ascii="Times New Roman" w:hAnsi="Times New Roman" w:cs="Times New Roman"/>
          <w:sz w:val="24"/>
          <w:szCs w:val="24"/>
        </w:rPr>
        <w:t>, vol. 30, no. 1, 2004, pp. 29–48.</w:t>
      </w:r>
    </w:p>
    <w:p w14:paraId="1CC54B12" w14:textId="77777777" w:rsidR="00D1729A" w:rsidRPr="00B61A4D" w:rsidRDefault="009B639B" w:rsidP="00A51846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Mason, Colin, and Matthew Stark. "What Do Investors Look for in a Business Plan? A Comparison of the Investment Criteria of Bankers, Venture Capitalists, and Business Angels." </w:t>
      </w:r>
      <w:r w:rsidRPr="00B61A4D">
        <w:rPr>
          <w:rFonts w:ascii="Times New Roman" w:hAnsi="Times New Roman" w:cs="Times New Roman"/>
          <w:i/>
          <w:iCs/>
          <w:sz w:val="24"/>
          <w:szCs w:val="24"/>
        </w:rPr>
        <w:t>International Small Business Journal</w:t>
      </w:r>
      <w:r w:rsidRPr="00B61A4D">
        <w:rPr>
          <w:rFonts w:ascii="Times New Roman" w:hAnsi="Times New Roman" w:cs="Times New Roman"/>
          <w:sz w:val="24"/>
          <w:szCs w:val="24"/>
        </w:rPr>
        <w:t>, vol. 22, no. 3, 2004, pp. 227–48.</w:t>
      </w:r>
    </w:p>
    <w:p w14:paraId="57DDB306" w14:textId="77777777" w:rsidR="00D1729A" w:rsidRPr="00B61A4D" w:rsidRDefault="009B639B" w:rsidP="00A51846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Möller, Kristian. </w:t>
      </w:r>
      <w:r w:rsidRPr="00B61A4D">
        <w:rPr>
          <w:rFonts w:ascii="Times New Roman" w:hAnsi="Times New Roman" w:cs="Times New Roman"/>
          <w:i/>
          <w:iCs/>
          <w:sz w:val="24"/>
          <w:szCs w:val="24"/>
        </w:rPr>
        <w:t>The Marketing Mix Revisited: Towards the 21st Century Marketing by E. Constantinides</w:t>
      </w:r>
      <w:r w:rsidRPr="00B61A4D">
        <w:rPr>
          <w:rFonts w:ascii="Times New Roman" w:hAnsi="Times New Roman" w:cs="Times New Roman"/>
          <w:sz w:val="24"/>
          <w:szCs w:val="24"/>
        </w:rPr>
        <w:t>. 2006.</w:t>
      </w:r>
    </w:p>
    <w:p w14:paraId="6F29E3F0" w14:textId="77777777" w:rsidR="00D1729A" w:rsidRPr="00B61A4D" w:rsidRDefault="009B639B" w:rsidP="00A51846">
      <w:pPr>
        <w:pStyle w:val="Bibliography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t xml:space="preserve">Sahlman, William A. “How to Write a Great Business Plan.” </w:t>
      </w:r>
      <w:r w:rsidRPr="00B61A4D">
        <w:rPr>
          <w:rFonts w:ascii="Times New Roman" w:hAnsi="Times New Roman" w:cs="Times New Roman"/>
          <w:i/>
          <w:iCs/>
          <w:sz w:val="24"/>
          <w:szCs w:val="24"/>
        </w:rPr>
        <w:t>Harvard Business Review</w:t>
      </w:r>
      <w:r w:rsidRPr="00B61A4D">
        <w:rPr>
          <w:rFonts w:ascii="Times New Roman" w:hAnsi="Times New Roman" w:cs="Times New Roman"/>
          <w:sz w:val="24"/>
          <w:szCs w:val="24"/>
        </w:rPr>
        <w:t>, vol. 75, no. 4, 1997, pp. 98–109.</w:t>
      </w:r>
    </w:p>
    <w:p w14:paraId="351A6A92" w14:textId="77777777" w:rsidR="00D1729A" w:rsidRPr="00A51846" w:rsidRDefault="009B639B" w:rsidP="00A51846">
      <w:pPr>
        <w:spacing w:line="480" w:lineRule="auto"/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  <w:r w:rsidRPr="00B61A4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1729A" w:rsidRPr="00A51846">
      <w:headerReference w:type="default" r:id="rId7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2743D3E" w14:textId="77777777" w:rsidR="00AC6E6C" w:rsidRDefault="00AC6E6C">
      <w:pPr>
        <w:spacing w:after="0" w:line="240" w:lineRule="auto"/>
      </w:pPr>
      <w:r>
        <w:separator/>
      </w:r>
    </w:p>
  </w:endnote>
  <w:endnote w:type="continuationSeparator" w:id="0">
    <w:p w14:paraId="070AFCAD" w14:textId="77777777" w:rsidR="00AC6E6C" w:rsidRDefault="00AC6E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58486DA" w14:textId="77777777" w:rsidR="00AC6E6C" w:rsidRDefault="00AC6E6C">
      <w:pPr>
        <w:spacing w:after="0" w:line="240" w:lineRule="auto"/>
      </w:pPr>
      <w:r>
        <w:separator/>
      </w:r>
    </w:p>
  </w:footnote>
  <w:footnote w:type="continuationSeparator" w:id="0">
    <w:p w14:paraId="56C8BE8B" w14:textId="77777777" w:rsidR="00AC6E6C" w:rsidRDefault="00AC6E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B27CDE9" w14:textId="77777777" w:rsidR="00335702" w:rsidRDefault="009B639B">
    <w:pPr>
      <w:pStyle w:val="Header"/>
      <w:jc w:val="right"/>
    </w:pPr>
    <w:r>
      <w:t xml:space="preserve">Last Name </w:t>
    </w:r>
    <w:sdt>
      <w:sdtPr>
        <w:id w:val="-126397719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61A4D">
          <w:rPr>
            <w:noProof/>
          </w:rPr>
          <w:t>6</w:t>
        </w:r>
        <w:r>
          <w:rPr>
            <w:noProof/>
          </w:rPr>
          <w:fldChar w:fldCharType="end"/>
        </w:r>
      </w:sdtContent>
    </w:sdt>
  </w:p>
  <w:p w14:paraId="61131DCA" w14:textId="77777777" w:rsidR="00335702" w:rsidRDefault="0033570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3678E0"/>
    <w:multiLevelType w:val="hybridMultilevel"/>
    <w:tmpl w:val="D688C8F6"/>
    <w:lvl w:ilvl="0" w:tplc="03926B70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9C4EAB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0C734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D36B1E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6F64B2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6A4E22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ADE89E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E20AF9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9806C6D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2F323F2"/>
    <w:multiLevelType w:val="hybridMultilevel"/>
    <w:tmpl w:val="6E04FB16"/>
    <w:lvl w:ilvl="0" w:tplc="AB627CB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62E24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F8EB9D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D046EB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8FE654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9FA4F01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AF656C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30C4C6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CAC684B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4666E91"/>
    <w:multiLevelType w:val="hybridMultilevel"/>
    <w:tmpl w:val="F7B0A170"/>
    <w:lvl w:ilvl="0" w:tplc="E37E1596">
      <w:start w:val="1"/>
      <w:numFmt w:val="decimal"/>
      <w:lvlText w:val="%1."/>
      <w:lvlJc w:val="left"/>
      <w:pPr>
        <w:ind w:left="720" w:hanging="360"/>
      </w:pPr>
    </w:lvl>
    <w:lvl w:ilvl="1" w:tplc="87E8563E" w:tentative="1">
      <w:start w:val="1"/>
      <w:numFmt w:val="lowerLetter"/>
      <w:lvlText w:val="%2."/>
      <w:lvlJc w:val="left"/>
      <w:pPr>
        <w:ind w:left="1440" w:hanging="360"/>
      </w:pPr>
    </w:lvl>
    <w:lvl w:ilvl="2" w:tplc="18B8B38A" w:tentative="1">
      <w:start w:val="1"/>
      <w:numFmt w:val="lowerRoman"/>
      <w:lvlText w:val="%3."/>
      <w:lvlJc w:val="right"/>
      <w:pPr>
        <w:ind w:left="2160" w:hanging="180"/>
      </w:pPr>
    </w:lvl>
    <w:lvl w:ilvl="3" w:tplc="61E2B2DE" w:tentative="1">
      <w:start w:val="1"/>
      <w:numFmt w:val="decimal"/>
      <w:lvlText w:val="%4."/>
      <w:lvlJc w:val="left"/>
      <w:pPr>
        <w:ind w:left="2880" w:hanging="360"/>
      </w:pPr>
    </w:lvl>
    <w:lvl w:ilvl="4" w:tplc="5C5CD0BC" w:tentative="1">
      <w:start w:val="1"/>
      <w:numFmt w:val="lowerLetter"/>
      <w:lvlText w:val="%5."/>
      <w:lvlJc w:val="left"/>
      <w:pPr>
        <w:ind w:left="3600" w:hanging="360"/>
      </w:pPr>
    </w:lvl>
    <w:lvl w:ilvl="5" w:tplc="61BCFC84" w:tentative="1">
      <w:start w:val="1"/>
      <w:numFmt w:val="lowerRoman"/>
      <w:lvlText w:val="%6."/>
      <w:lvlJc w:val="right"/>
      <w:pPr>
        <w:ind w:left="4320" w:hanging="180"/>
      </w:pPr>
    </w:lvl>
    <w:lvl w:ilvl="6" w:tplc="18A83930" w:tentative="1">
      <w:start w:val="1"/>
      <w:numFmt w:val="decimal"/>
      <w:lvlText w:val="%7."/>
      <w:lvlJc w:val="left"/>
      <w:pPr>
        <w:ind w:left="5040" w:hanging="360"/>
      </w:pPr>
    </w:lvl>
    <w:lvl w:ilvl="7" w:tplc="4A26EB1A" w:tentative="1">
      <w:start w:val="1"/>
      <w:numFmt w:val="lowerLetter"/>
      <w:lvlText w:val="%8."/>
      <w:lvlJc w:val="left"/>
      <w:pPr>
        <w:ind w:left="5760" w:hanging="360"/>
      </w:pPr>
    </w:lvl>
    <w:lvl w:ilvl="8" w:tplc="0ACEBFA6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DE10E43"/>
    <w:multiLevelType w:val="hybridMultilevel"/>
    <w:tmpl w:val="B2BED44A"/>
    <w:lvl w:ilvl="0" w:tplc="ABE28138">
      <w:start w:val="1"/>
      <w:numFmt w:val="decimal"/>
      <w:lvlText w:val="%1."/>
      <w:lvlJc w:val="left"/>
      <w:pPr>
        <w:ind w:left="720" w:hanging="360"/>
      </w:pPr>
    </w:lvl>
    <w:lvl w:ilvl="1" w:tplc="B078718A" w:tentative="1">
      <w:start w:val="1"/>
      <w:numFmt w:val="lowerLetter"/>
      <w:lvlText w:val="%2."/>
      <w:lvlJc w:val="left"/>
      <w:pPr>
        <w:ind w:left="1440" w:hanging="360"/>
      </w:pPr>
    </w:lvl>
    <w:lvl w:ilvl="2" w:tplc="366C33FE" w:tentative="1">
      <w:start w:val="1"/>
      <w:numFmt w:val="lowerRoman"/>
      <w:lvlText w:val="%3."/>
      <w:lvlJc w:val="right"/>
      <w:pPr>
        <w:ind w:left="2160" w:hanging="180"/>
      </w:pPr>
    </w:lvl>
    <w:lvl w:ilvl="3" w:tplc="1876BD90" w:tentative="1">
      <w:start w:val="1"/>
      <w:numFmt w:val="decimal"/>
      <w:lvlText w:val="%4."/>
      <w:lvlJc w:val="left"/>
      <w:pPr>
        <w:ind w:left="2880" w:hanging="360"/>
      </w:pPr>
    </w:lvl>
    <w:lvl w:ilvl="4" w:tplc="BD56035C" w:tentative="1">
      <w:start w:val="1"/>
      <w:numFmt w:val="lowerLetter"/>
      <w:lvlText w:val="%5."/>
      <w:lvlJc w:val="left"/>
      <w:pPr>
        <w:ind w:left="3600" w:hanging="360"/>
      </w:pPr>
    </w:lvl>
    <w:lvl w:ilvl="5" w:tplc="229C45C4" w:tentative="1">
      <w:start w:val="1"/>
      <w:numFmt w:val="lowerRoman"/>
      <w:lvlText w:val="%6."/>
      <w:lvlJc w:val="right"/>
      <w:pPr>
        <w:ind w:left="4320" w:hanging="180"/>
      </w:pPr>
    </w:lvl>
    <w:lvl w:ilvl="6" w:tplc="DCDA49C6" w:tentative="1">
      <w:start w:val="1"/>
      <w:numFmt w:val="decimal"/>
      <w:lvlText w:val="%7."/>
      <w:lvlJc w:val="left"/>
      <w:pPr>
        <w:ind w:left="5040" w:hanging="360"/>
      </w:pPr>
    </w:lvl>
    <w:lvl w:ilvl="7" w:tplc="86BE9604" w:tentative="1">
      <w:start w:val="1"/>
      <w:numFmt w:val="lowerLetter"/>
      <w:lvlText w:val="%8."/>
      <w:lvlJc w:val="left"/>
      <w:pPr>
        <w:ind w:left="5760" w:hanging="360"/>
      </w:pPr>
    </w:lvl>
    <w:lvl w:ilvl="8" w:tplc="C202436C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A0MDC3MDE1tjQxsDRU0lEKTi0uzszPAykwqQUAa+cFfCwAAAA="/>
  </w:docVars>
  <w:rsids>
    <w:rsidRoot w:val="00C1016F"/>
    <w:rsid w:val="0003631A"/>
    <w:rsid w:val="00037E21"/>
    <w:rsid w:val="000472DD"/>
    <w:rsid w:val="00061335"/>
    <w:rsid w:val="0006499F"/>
    <w:rsid w:val="000678DE"/>
    <w:rsid w:val="000D079B"/>
    <w:rsid w:val="000E3B77"/>
    <w:rsid w:val="001030F5"/>
    <w:rsid w:val="00107191"/>
    <w:rsid w:val="00111E37"/>
    <w:rsid w:val="00122750"/>
    <w:rsid w:val="00144D6E"/>
    <w:rsid w:val="001525A5"/>
    <w:rsid w:val="001C16E1"/>
    <w:rsid w:val="001C7B09"/>
    <w:rsid w:val="00220000"/>
    <w:rsid w:val="00227BBC"/>
    <w:rsid w:val="00244B78"/>
    <w:rsid w:val="00263AFA"/>
    <w:rsid w:val="0026472A"/>
    <w:rsid w:val="00264935"/>
    <w:rsid w:val="002A1812"/>
    <w:rsid w:val="002A76DF"/>
    <w:rsid w:val="002B1A90"/>
    <w:rsid w:val="002B5502"/>
    <w:rsid w:val="002D724B"/>
    <w:rsid w:val="002E0EE8"/>
    <w:rsid w:val="0030521A"/>
    <w:rsid w:val="003100C0"/>
    <w:rsid w:val="00311E99"/>
    <w:rsid w:val="00316044"/>
    <w:rsid w:val="00317C21"/>
    <w:rsid w:val="003232D8"/>
    <w:rsid w:val="00330B9C"/>
    <w:rsid w:val="00335702"/>
    <w:rsid w:val="00347DB9"/>
    <w:rsid w:val="00365748"/>
    <w:rsid w:val="003854E1"/>
    <w:rsid w:val="003C70A8"/>
    <w:rsid w:val="003D1735"/>
    <w:rsid w:val="003D231C"/>
    <w:rsid w:val="003D4EC1"/>
    <w:rsid w:val="003E6740"/>
    <w:rsid w:val="003F4C9B"/>
    <w:rsid w:val="004010CF"/>
    <w:rsid w:val="0040501F"/>
    <w:rsid w:val="00406016"/>
    <w:rsid w:val="0042128E"/>
    <w:rsid w:val="004246EC"/>
    <w:rsid w:val="00443706"/>
    <w:rsid w:val="00446353"/>
    <w:rsid w:val="004540FF"/>
    <w:rsid w:val="004546DB"/>
    <w:rsid w:val="00460410"/>
    <w:rsid w:val="00467139"/>
    <w:rsid w:val="004678F5"/>
    <w:rsid w:val="00472D70"/>
    <w:rsid w:val="0048029E"/>
    <w:rsid w:val="00480539"/>
    <w:rsid w:val="00494681"/>
    <w:rsid w:val="004C5EB8"/>
    <w:rsid w:val="004D5C29"/>
    <w:rsid w:val="004E2ED7"/>
    <w:rsid w:val="004E4DCE"/>
    <w:rsid w:val="004E5C77"/>
    <w:rsid w:val="004E659E"/>
    <w:rsid w:val="005053A8"/>
    <w:rsid w:val="00517F1A"/>
    <w:rsid w:val="005313D8"/>
    <w:rsid w:val="00541D47"/>
    <w:rsid w:val="0054481D"/>
    <w:rsid w:val="00544F2E"/>
    <w:rsid w:val="0056002A"/>
    <w:rsid w:val="00584A34"/>
    <w:rsid w:val="005866A3"/>
    <w:rsid w:val="005A18B8"/>
    <w:rsid w:val="005A4D00"/>
    <w:rsid w:val="005B06C5"/>
    <w:rsid w:val="005C7445"/>
    <w:rsid w:val="005E7387"/>
    <w:rsid w:val="00661401"/>
    <w:rsid w:val="00681553"/>
    <w:rsid w:val="006A3568"/>
    <w:rsid w:val="006B5EB8"/>
    <w:rsid w:val="006C2832"/>
    <w:rsid w:val="006C66EE"/>
    <w:rsid w:val="00703749"/>
    <w:rsid w:val="00704B1F"/>
    <w:rsid w:val="0070545A"/>
    <w:rsid w:val="00713BC0"/>
    <w:rsid w:val="007242B8"/>
    <w:rsid w:val="00727CFF"/>
    <w:rsid w:val="0075330F"/>
    <w:rsid w:val="00765CA1"/>
    <w:rsid w:val="00781DE3"/>
    <w:rsid w:val="00786494"/>
    <w:rsid w:val="00793A41"/>
    <w:rsid w:val="007A5C71"/>
    <w:rsid w:val="007C39FA"/>
    <w:rsid w:val="007C3C06"/>
    <w:rsid w:val="007D3063"/>
    <w:rsid w:val="007D368F"/>
    <w:rsid w:val="007E0573"/>
    <w:rsid w:val="007E6019"/>
    <w:rsid w:val="007F706C"/>
    <w:rsid w:val="00800171"/>
    <w:rsid w:val="00822965"/>
    <w:rsid w:val="0083210C"/>
    <w:rsid w:val="008341F9"/>
    <w:rsid w:val="00871E98"/>
    <w:rsid w:val="008855BD"/>
    <w:rsid w:val="0089242A"/>
    <w:rsid w:val="008A72A7"/>
    <w:rsid w:val="008B43CE"/>
    <w:rsid w:val="008C0701"/>
    <w:rsid w:val="008C41A1"/>
    <w:rsid w:val="008D46FF"/>
    <w:rsid w:val="008D628C"/>
    <w:rsid w:val="008E4C8A"/>
    <w:rsid w:val="008E6C5D"/>
    <w:rsid w:val="00917BEA"/>
    <w:rsid w:val="0092105D"/>
    <w:rsid w:val="00933557"/>
    <w:rsid w:val="00936DB3"/>
    <w:rsid w:val="009919D1"/>
    <w:rsid w:val="009B639B"/>
    <w:rsid w:val="00A1039F"/>
    <w:rsid w:val="00A250CA"/>
    <w:rsid w:val="00A26EEF"/>
    <w:rsid w:val="00A455D7"/>
    <w:rsid w:val="00A466E6"/>
    <w:rsid w:val="00A51846"/>
    <w:rsid w:val="00A5648D"/>
    <w:rsid w:val="00A80BA8"/>
    <w:rsid w:val="00AA0EA6"/>
    <w:rsid w:val="00AC65D2"/>
    <w:rsid w:val="00AC6E6C"/>
    <w:rsid w:val="00AE428A"/>
    <w:rsid w:val="00B0012E"/>
    <w:rsid w:val="00B2271C"/>
    <w:rsid w:val="00B53F2F"/>
    <w:rsid w:val="00B61A4D"/>
    <w:rsid w:val="00B8017A"/>
    <w:rsid w:val="00B8556E"/>
    <w:rsid w:val="00B932B2"/>
    <w:rsid w:val="00B96FBE"/>
    <w:rsid w:val="00BA4EFE"/>
    <w:rsid w:val="00BC28DC"/>
    <w:rsid w:val="00BD6536"/>
    <w:rsid w:val="00BD67DE"/>
    <w:rsid w:val="00BE790A"/>
    <w:rsid w:val="00C1016F"/>
    <w:rsid w:val="00C127A7"/>
    <w:rsid w:val="00C37134"/>
    <w:rsid w:val="00C50502"/>
    <w:rsid w:val="00C6641E"/>
    <w:rsid w:val="00C97A65"/>
    <w:rsid w:val="00CA30A9"/>
    <w:rsid w:val="00CC1B54"/>
    <w:rsid w:val="00CC2952"/>
    <w:rsid w:val="00CC2C8C"/>
    <w:rsid w:val="00CD3166"/>
    <w:rsid w:val="00CD3EA1"/>
    <w:rsid w:val="00CE09F3"/>
    <w:rsid w:val="00CF4CD6"/>
    <w:rsid w:val="00D032FD"/>
    <w:rsid w:val="00D06232"/>
    <w:rsid w:val="00D10A7B"/>
    <w:rsid w:val="00D134EC"/>
    <w:rsid w:val="00D1729A"/>
    <w:rsid w:val="00D17400"/>
    <w:rsid w:val="00D264F1"/>
    <w:rsid w:val="00D331F5"/>
    <w:rsid w:val="00D371C5"/>
    <w:rsid w:val="00D42DBC"/>
    <w:rsid w:val="00D54FAB"/>
    <w:rsid w:val="00D62102"/>
    <w:rsid w:val="00D87D14"/>
    <w:rsid w:val="00DA195C"/>
    <w:rsid w:val="00DB3548"/>
    <w:rsid w:val="00DB4D24"/>
    <w:rsid w:val="00DD5C4B"/>
    <w:rsid w:val="00DF18DE"/>
    <w:rsid w:val="00DF7B30"/>
    <w:rsid w:val="00E045C6"/>
    <w:rsid w:val="00E15B09"/>
    <w:rsid w:val="00E21198"/>
    <w:rsid w:val="00E31235"/>
    <w:rsid w:val="00E34BF4"/>
    <w:rsid w:val="00EA51C5"/>
    <w:rsid w:val="00EB5721"/>
    <w:rsid w:val="00ED14B8"/>
    <w:rsid w:val="00ED2BFE"/>
    <w:rsid w:val="00ED4F76"/>
    <w:rsid w:val="00EE0A92"/>
    <w:rsid w:val="00EF4717"/>
    <w:rsid w:val="00EF76E6"/>
    <w:rsid w:val="00F007DA"/>
    <w:rsid w:val="00F27E14"/>
    <w:rsid w:val="00F35AE0"/>
    <w:rsid w:val="00F36722"/>
    <w:rsid w:val="00F407E0"/>
    <w:rsid w:val="00F45A9F"/>
    <w:rsid w:val="00F537D0"/>
    <w:rsid w:val="00F74C14"/>
    <w:rsid w:val="00F836F4"/>
    <w:rsid w:val="00FB1E83"/>
    <w:rsid w:val="00FC280D"/>
    <w:rsid w:val="00FC3BEC"/>
    <w:rsid w:val="00FF4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CB4805"/>
  <w15:chartTrackingRefBased/>
  <w15:docId w15:val="{DF557049-A442-4D7F-8D6B-6DC5FCDA72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B06C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1729A"/>
    <w:pPr>
      <w:spacing w:after="0" w:line="480" w:lineRule="auto"/>
      <w:ind w:left="720" w:hanging="720"/>
    </w:pPr>
  </w:style>
  <w:style w:type="paragraph" w:styleId="NoSpacing">
    <w:name w:val="No Spacing"/>
    <w:aliases w:val="No Indent"/>
    <w:uiPriority w:val="1"/>
    <w:qFormat/>
    <w:rsid w:val="00A51846"/>
    <w:pPr>
      <w:spacing w:after="0" w:line="480" w:lineRule="auto"/>
    </w:pPr>
    <w:rPr>
      <w:rFonts w:eastAsiaTheme="minorEastAsia"/>
      <w:sz w:val="24"/>
      <w:szCs w:val="24"/>
      <w:lang w:val="en-US" w:eastAsia="ja-JP"/>
    </w:rPr>
  </w:style>
  <w:style w:type="paragraph" w:styleId="Header">
    <w:name w:val="header"/>
    <w:basedOn w:val="Normal"/>
    <w:link w:val="HeaderChar"/>
    <w:uiPriority w:val="99"/>
    <w:unhideWhenUsed/>
    <w:rsid w:val="003357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5702"/>
  </w:style>
  <w:style w:type="paragraph" w:styleId="Footer">
    <w:name w:val="footer"/>
    <w:basedOn w:val="Normal"/>
    <w:link w:val="FooterChar"/>
    <w:uiPriority w:val="99"/>
    <w:unhideWhenUsed/>
    <w:rsid w:val="0033570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5702"/>
  </w:style>
  <w:style w:type="character" w:styleId="CommentReference">
    <w:name w:val="annotation reference"/>
    <w:basedOn w:val="DefaultParagraphFont"/>
    <w:uiPriority w:val="99"/>
    <w:semiHidden/>
    <w:unhideWhenUsed/>
    <w:rsid w:val="00263AF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3AF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3AF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3AF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3AF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3A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3AF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8C372F4DF474775B705084A097E60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9DDB59A-33EB-48F3-846D-AD61C69A2445}"/>
      </w:docPartPr>
      <w:docPartBody>
        <w:p w:rsidR="00A04D23" w:rsidRDefault="00181ADD" w:rsidP="004E5C77">
          <w:pPr>
            <w:pStyle w:val="E8C372F4DF474775B705084A097E6001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5C77"/>
    <w:rsid w:val="00181ADD"/>
    <w:rsid w:val="003535AC"/>
    <w:rsid w:val="004E5C77"/>
    <w:rsid w:val="008B5B7B"/>
    <w:rsid w:val="00A04D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8C372F4DF474775B705084A097E6001">
    <w:name w:val="E8C372F4DF474775B705084A097E6001"/>
    <w:rsid w:val="004E5C7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7</Pages>
  <Words>2068</Words>
  <Characters>11791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morning</cp:lastModifiedBy>
  <cp:revision>9</cp:revision>
  <dcterms:created xsi:type="dcterms:W3CDTF">2019-12-07T07:48:00Z</dcterms:created>
  <dcterms:modified xsi:type="dcterms:W3CDTF">2019-12-07T0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ApcKbpwf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